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A0597A">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A0597A">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A0597A">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A0597A">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A0597A">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A0597A">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A0597A">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A0597A">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A0597A">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A0597A">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A0597A">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A0597A">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A0597A">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A0597A">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A0597A">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A0597A">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A0597A">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A0597A">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A0597A">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A0597A">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A0597A">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A0597A">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A0597A">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A0597A">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A0597A">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A0597A">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A0597A">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A0597A">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A0597A">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A0597A">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A0597A">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A0597A">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A0597A">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A0597A">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A0597A">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A0597A">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A0597A">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A0597A">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A0597A">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23C084F2" w14:textId="37EA7851" w:rsidR="00495DD9"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4719075" w:history="1">
        <w:r w:rsidR="00495DD9" w:rsidRPr="00E42231">
          <w:rPr>
            <w:rStyle w:val="Hyperlink"/>
            <w:noProof/>
          </w:rPr>
          <w:t>Tabel 2.1</w:t>
        </w:r>
        <w:r w:rsidR="00495DD9" w:rsidRPr="00E42231">
          <w:rPr>
            <w:rStyle w:val="Hyperlink"/>
            <w:noProof/>
            <w:lang w:val="en-ID"/>
          </w:rPr>
          <w:t xml:space="preserve"> Hasil segmentasi dokumen</w:t>
        </w:r>
        <w:r w:rsidR="00495DD9">
          <w:rPr>
            <w:noProof/>
            <w:webHidden/>
          </w:rPr>
          <w:tab/>
        </w:r>
        <w:r w:rsidR="00495DD9">
          <w:rPr>
            <w:noProof/>
            <w:webHidden/>
          </w:rPr>
          <w:fldChar w:fldCharType="begin"/>
        </w:r>
        <w:r w:rsidR="00495DD9">
          <w:rPr>
            <w:noProof/>
            <w:webHidden/>
          </w:rPr>
          <w:instrText xml:space="preserve"> PAGEREF _Toc24719075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2BB90D09" w14:textId="30E876EA" w:rsidR="00495DD9" w:rsidRDefault="00A0597A">
      <w:pPr>
        <w:pStyle w:val="TableofFigures"/>
        <w:tabs>
          <w:tab w:val="right" w:leader="dot" w:pos="7927"/>
        </w:tabs>
        <w:rPr>
          <w:rFonts w:asciiTheme="minorHAnsi" w:eastAsiaTheme="minorEastAsia" w:hAnsiTheme="minorHAnsi" w:cstheme="minorBidi"/>
          <w:noProof/>
          <w:sz w:val="22"/>
          <w:lang w:val="en-US"/>
        </w:rPr>
      </w:pPr>
      <w:hyperlink w:anchor="_Toc24719076" w:history="1">
        <w:r w:rsidR="00495DD9" w:rsidRPr="00E42231">
          <w:rPr>
            <w:rStyle w:val="Hyperlink"/>
            <w:noProof/>
          </w:rPr>
          <w:t>Tabel 2.2</w:t>
        </w:r>
        <w:r w:rsidR="00495DD9" w:rsidRPr="00E42231">
          <w:rPr>
            <w:rStyle w:val="Hyperlink"/>
            <w:noProof/>
            <w:lang w:val="en-ID"/>
          </w:rPr>
          <w:t xml:space="preserve"> </w:t>
        </w:r>
        <w:r w:rsidR="00495DD9" w:rsidRPr="00E42231">
          <w:rPr>
            <w:rStyle w:val="Hyperlink"/>
            <w:noProof/>
          </w:rPr>
          <w:t xml:space="preserve">Contoh </w:t>
        </w:r>
        <w:r w:rsidR="00495DD9" w:rsidRPr="00E42231">
          <w:rPr>
            <w:rStyle w:val="Hyperlink"/>
            <w:i/>
            <w:noProof/>
          </w:rPr>
          <w:t>confusion matrix</w:t>
        </w:r>
        <w:r w:rsidR="00495DD9">
          <w:rPr>
            <w:noProof/>
            <w:webHidden/>
          </w:rPr>
          <w:tab/>
        </w:r>
        <w:r w:rsidR="00495DD9">
          <w:rPr>
            <w:noProof/>
            <w:webHidden/>
          </w:rPr>
          <w:fldChar w:fldCharType="begin"/>
        </w:r>
        <w:r w:rsidR="00495DD9">
          <w:rPr>
            <w:noProof/>
            <w:webHidden/>
          </w:rPr>
          <w:instrText xml:space="preserve"> PAGEREF _Toc24719076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7535D2EE" w14:textId="07902CED" w:rsidR="00495DD9" w:rsidRDefault="00A0597A">
      <w:pPr>
        <w:pStyle w:val="TableofFigures"/>
        <w:tabs>
          <w:tab w:val="right" w:leader="dot" w:pos="7927"/>
        </w:tabs>
        <w:rPr>
          <w:rFonts w:asciiTheme="minorHAnsi" w:eastAsiaTheme="minorEastAsia" w:hAnsiTheme="minorHAnsi" w:cstheme="minorBidi"/>
          <w:noProof/>
          <w:sz w:val="22"/>
          <w:lang w:val="en-US"/>
        </w:rPr>
      </w:pPr>
      <w:hyperlink w:anchor="_Toc24719077" w:history="1">
        <w:r w:rsidR="00495DD9" w:rsidRPr="00E42231">
          <w:rPr>
            <w:rStyle w:val="Hyperlink"/>
            <w:noProof/>
          </w:rPr>
          <w:t>Tabel 4.1</w:t>
        </w:r>
        <w:r w:rsidR="00495DD9" w:rsidRPr="00E42231">
          <w:rPr>
            <w:rStyle w:val="Hyperlink"/>
            <w:noProof/>
            <w:lang w:val="en-ID"/>
          </w:rPr>
          <w:t xml:space="preserve"> Perancangan evaluasi sistem</w:t>
        </w:r>
        <w:r w:rsidR="00495DD9">
          <w:rPr>
            <w:noProof/>
            <w:webHidden/>
          </w:rPr>
          <w:tab/>
        </w:r>
        <w:r w:rsidR="00495DD9">
          <w:rPr>
            <w:noProof/>
            <w:webHidden/>
          </w:rPr>
          <w:fldChar w:fldCharType="begin"/>
        </w:r>
        <w:r w:rsidR="00495DD9">
          <w:rPr>
            <w:noProof/>
            <w:webHidden/>
          </w:rPr>
          <w:instrText xml:space="preserve"> PAGEREF _Toc24719077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0B6C83CC" w14:textId="63ED5AC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A0597A">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A0597A">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A0597A">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A0597A">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A0597A">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A0597A">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A0597A">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A0597A">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A0597A">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A0597A">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bookmarkStart w:id="9" w:name="_Toc24719040"/>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77777777"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77777777"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sebelumnya yang melakukan peringkasan ekstraktif teks berbahasa Indonesia memanfaatkan kata benda yang terdapat dalam sebuah dokumen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 xml:space="preserve">similarity </w:t>
      </w:r>
      <w:r>
        <w:rPr>
          <w:noProof/>
          <w:lang w:val="en-ID"/>
        </w:rPr>
        <w:t xml:space="preserve">dengan hasil ringkasan yang didapatkan dari penelitian </w:t>
      </w:r>
      <w:r>
        <w:rPr>
          <w:rFonts w:asciiTheme="minorHAnsi" w:hAnsiTheme="minorHAnsi" w:cstheme="minorHAnsi"/>
          <w:noProof/>
        </w:rPr>
        <w:t xml:space="preserve">Miptahudin (2010) dan Aristoteles (2011). </w:t>
      </w:r>
    </w:p>
    <w:p w14:paraId="26C5841A" w14:textId="6E48646F"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 </w:t>
      </w:r>
      <w:commentRangeStart w:id="10"/>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10"/>
      <w:r>
        <w:rPr>
          <w:rStyle w:val="CommentReference"/>
        </w:rPr>
        <w:commentReference w:id="10"/>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0269929F" w14:textId="77777777" w:rsidR="00AE360D" w:rsidRDefault="00AE360D" w:rsidP="00AE360D">
      <w:pPr>
        <w:ind w:firstLine="340"/>
        <w:rPr>
          <w:rFonts w:asciiTheme="minorHAnsi" w:hAnsiTheme="minorHAnsi" w:cstheme="minorHAnsi"/>
          <w:noProof/>
          <w:lang w:val="en-ID"/>
        </w:rPr>
      </w:pPr>
      <w:r>
        <w:rPr>
          <w:rFonts w:asciiTheme="minorHAnsi" w:hAnsiTheme="minorHAnsi" w:cstheme="minorHAnsi"/>
          <w:noProof/>
        </w:rPr>
        <w:lastRenderedPageBreak/>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BM25 sebagai fungsi </w:t>
      </w:r>
      <w:r>
        <w:rPr>
          <w:rFonts w:asciiTheme="minorHAnsi" w:hAnsiTheme="minorHAnsi" w:cstheme="minorHAnsi"/>
          <w:i/>
          <w:noProof/>
        </w:rPr>
        <w:t xml:space="preserve">similarity. </w:t>
      </w:r>
      <w:r>
        <w:rPr>
          <w:rFonts w:asciiTheme="minorHAnsi" w:hAnsiTheme="minorHAnsi" w:cstheme="minorHAnsi"/>
          <w:noProof/>
        </w:rPr>
        <w:t xml:space="preserve">BM25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BM25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9"/>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3993A33"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 xml:space="preserve">situs resmi BBC Indonesia dengan topik bencana alam sebanyak </w:t>
      </w:r>
      <w:r w:rsidR="00AE360D">
        <w:rPr>
          <w:rFonts w:asciiTheme="minorHAnsi" w:hAnsiTheme="minorHAnsi" w:cstheme="minorHAnsi"/>
          <w:noProof/>
          <w:lang w:val="en-ID"/>
        </w:rPr>
        <w:t>1</w:t>
      </w:r>
      <w:r>
        <w:rPr>
          <w:rFonts w:asciiTheme="minorHAnsi" w:hAnsiTheme="minorHAnsi" w:cstheme="minorHAnsi"/>
          <w:noProof/>
          <w:lang w:val="en-ID"/>
        </w:rPr>
        <w:t>0 buah.</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18D57A27"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4828DAF5"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608A73FF"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BM25,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18118001"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CB21D0" w:rsidRPr="00CB21D0">
        <w:rPr>
          <w:rFonts w:asciiTheme="minorHAnsi" w:hAnsiTheme="minorHAnsi" w:cstheme="minorHAnsi"/>
          <w: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50F2C5CD"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Longest Common Substring, cosine distance, BM25,</w:t>
      </w:r>
      <w:r w:rsidR="00D47046">
        <w:rPr>
          <w:rFonts w:asciiTheme="minorHAnsi" w:hAnsiTheme="minorHAnsi" w:cstheme="minorHAnsi"/>
          <w:noProof/>
          <w:lang w:val="en-ID"/>
        </w:rPr>
        <w:t xml:space="preserve"> dan </w:t>
      </w:r>
      <w:r w:rsidR="00D47046" w:rsidRPr="00D47046">
        <w:rPr>
          <w:rFonts w:asciiTheme="minorHAnsi" w:hAnsiTheme="minorHAnsi" w:cstheme="minorHAnsi"/>
          <w:i/>
          <w:noProof/>
          <w:lang w:val="en-ID"/>
        </w:rPr>
        <w:t>B</w:t>
      </w:r>
      <w:r w:rsidR="00D47046">
        <w:rPr>
          <w:rFonts w:asciiTheme="minorHAnsi" w:hAnsiTheme="minorHAnsi" w:cstheme="minorHAnsi"/>
          <w:i/>
          <w:noProof/>
          <w:lang w:val="en-ID"/>
        </w:rPr>
        <w:t>M</w:t>
      </w:r>
      <w:r w:rsidR="00D47046" w:rsidRPr="00D47046">
        <w:rPr>
          <w:rFonts w:asciiTheme="minorHAnsi" w:hAnsiTheme="minorHAnsi" w:cstheme="minorHAnsi"/>
          <w:i/>
          <w:noProof/>
          <w:lang w:val="en-ID"/>
        </w:rPr>
        <w:t>25+</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6974B39B"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BD12E9" w:rsidRPr="00BD12E9">
        <w:rPr>
          <w:rFonts w:asciiTheme="minorHAnsi" w:hAnsiTheme="minorHAnsi" w:cstheme="minorHAnsi"/>
          <w:i/>
          <w:noProof/>
          <w:lang w:val="en-ID"/>
        </w:rPr>
        <w:t>BM25</w:t>
      </w:r>
      <w:r w:rsidR="00BD12E9">
        <w:rPr>
          <w:rFonts w:asciiTheme="minorHAnsi" w:hAnsiTheme="minorHAnsi" w:cstheme="minorHAnsi"/>
          <w:noProof/>
          <w:lang w:val="en-ID"/>
        </w:rPr>
        <w:t xml:space="preserve"> dan </w:t>
      </w:r>
      <w:r w:rsidR="00BD12E9" w:rsidRPr="00BD12E9">
        <w:rPr>
          <w:rFonts w:asciiTheme="minorHAnsi" w:hAnsiTheme="minorHAnsi" w:cstheme="minorHAnsi"/>
          <w:i/>
          <w:noProof/>
          <w:lang w:val="en-ID"/>
        </w:rPr>
        <w:t>BM25+</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4719047"/>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471904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4719049"/>
      <w:r w:rsidRPr="00C02620">
        <w:rPr>
          <w:noProof/>
        </w:rPr>
        <w:t>Segmentasi</w:t>
      </w:r>
      <w:bookmarkEnd w:id="26"/>
    </w:p>
    <w:p w14:paraId="01525F79" w14:textId="553E8F90"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07C3D204" w:rsidR="006E6A2D" w:rsidRPr="006E6A2D" w:rsidRDefault="006E6A2D" w:rsidP="006E6A2D">
      <w:pPr>
        <w:pStyle w:val="Caption"/>
        <w:rPr>
          <w:lang w:val="en-ID"/>
        </w:rPr>
      </w:pPr>
      <w:bookmarkStart w:id="27" w:name="_Ref22251861"/>
      <w:bookmarkStart w:id="28" w:name="_Toc24719075"/>
      <w:r>
        <w:t xml:space="preserve">Tabel </w:t>
      </w:r>
      <w:r w:rsidR="003B655F">
        <w:fldChar w:fldCharType="begin"/>
      </w:r>
      <w:r w:rsidR="003B655F">
        <w:instrText xml:space="preserve"> STYLEREF 1 \s </w:instrText>
      </w:r>
      <w:r w:rsidR="003B655F">
        <w:fldChar w:fldCharType="separate"/>
      </w:r>
      <w:r w:rsidR="003B655F">
        <w:rPr>
          <w:noProof/>
        </w:rPr>
        <w:t>2</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1</w:t>
      </w:r>
      <w:r w:rsidR="003B655F">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4719050"/>
      <w:r w:rsidRPr="001E4045">
        <w:rPr>
          <w:i/>
          <w:noProof/>
          <w:lang w:val="en-ID"/>
        </w:rPr>
        <w:lastRenderedPageBreak/>
        <w:t>Cleaning</w:t>
      </w:r>
    </w:p>
    <w:p w14:paraId="39239504" w14:textId="599485E2" w:rsidR="001E4045" w:rsidRPr="009B3ABD" w:rsidRDefault="001E4045" w:rsidP="001E4045">
      <w:pPr>
        <w:pStyle w:val="BodyText"/>
        <w:ind w:firstLine="426"/>
        <w:rPr>
          <w:lang w:val="en-ID"/>
        </w:rPr>
      </w:pPr>
      <w:commentRangeStart w:id="30"/>
      <w:r>
        <w:rPr>
          <w:lang w:val="en-ID"/>
        </w:rPr>
        <w:t xml:space="preserve">Pada proses cleaning dilakukan penghilangan tanda baca, angka, </w:t>
      </w:r>
      <w:r w:rsidR="009B3ABD">
        <w:rPr>
          <w:lang w:val="en-ID"/>
        </w:rPr>
        <w:t xml:space="preserve">dan </w:t>
      </w:r>
      <w:r w:rsidR="009B3ABD" w:rsidRPr="009B3ABD">
        <w:rPr>
          <w:i/>
          <w:lang w:val="en-ID"/>
        </w:rPr>
        <w:t>url</w:t>
      </w:r>
      <w:r w:rsidR="009B3ABD">
        <w:rPr>
          <w:i/>
          <w:lang w:val="en-ID"/>
        </w:rPr>
        <w:t xml:space="preserve"> </w:t>
      </w:r>
      <w:r w:rsidR="009B3ABD">
        <w:rPr>
          <w:lang w:val="en-ID"/>
        </w:rPr>
        <w:t>karna dianggap tidak mempengaruhi i</w:t>
      </w:r>
      <w:commentRangeEnd w:id="30"/>
      <w:r w:rsidR="009B3ABD">
        <w:rPr>
          <w:rStyle w:val="CommentReference"/>
        </w:rPr>
        <w:commentReference w:id="30"/>
      </w:r>
    </w:p>
    <w:p w14:paraId="50255642" w14:textId="678302B8" w:rsidR="00056037" w:rsidRPr="00C02620" w:rsidRDefault="00056037" w:rsidP="00056037">
      <w:pPr>
        <w:pStyle w:val="Heading3"/>
        <w:rPr>
          <w:noProof/>
        </w:rPr>
      </w:pPr>
      <w:r w:rsidRPr="00C02620">
        <w:rPr>
          <w:noProof/>
        </w:rPr>
        <w:t>Tokenisasi</w:t>
      </w:r>
      <w:bookmarkEnd w:id="29"/>
    </w:p>
    <w:p w14:paraId="3EC5B456" w14:textId="2497D2CA"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40ED9">
        <w:t xml:space="preserve">Gambar </w:t>
      </w:r>
      <w:r w:rsidR="00C40ED9">
        <w:rPr>
          <w:noProof/>
        </w:rPr>
        <w:t>2</w:t>
      </w:r>
      <w:r w:rsidR="00C40ED9">
        <w:t>.</w:t>
      </w:r>
      <w:r w:rsidR="00C40ED9">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3990342E">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A0597A" w:rsidRDefault="00A0597A"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A0597A" w:rsidRPr="0000776F" w:rsidRDefault="00A0597A"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7DFB1471" w:rsidR="00A0597A" w:rsidRPr="0000776F" w:rsidRDefault="00A0597A" w:rsidP="0000776F">
                              <w:pPr>
                                <w:pStyle w:val="Caption"/>
                                <w:jc w:val="both"/>
                                <w:rPr>
                                  <w:noProof/>
                                  <w:lang w:val="en-ID"/>
                                </w:rPr>
                              </w:pPr>
                              <w:bookmarkStart w:id="31" w:name="_Ref22255183"/>
                              <w:bookmarkStart w:id="32"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1"/>
                              <w:r>
                                <w:rPr>
                                  <w:lang w:val="en-ID"/>
                                </w:rPr>
                                <w:t xml:space="preserve"> Hasil Tokenisasi Kalimat Index 1</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A0597A" w:rsidRDefault="00A0597A"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A0597A" w:rsidRPr="0000776F" w:rsidRDefault="00A0597A"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7DFB1471" w:rsidR="00A0597A" w:rsidRPr="0000776F" w:rsidRDefault="00A0597A" w:rsidP="0000776F">
                        <w:pPr>
                          <w:pStyle w:val="Caption"/>
                          <w:jc w:val="both"/>
                          <w:rPr>
                            <w:noProof/>
                            <w:lang w:val="en-ID"/>
                          </w:rPr>
                        </w:pPr>
                        <w:bookmarkStart w:id="33" w:name="_Ref22255183"/>
                        <w:bookmarkStart w:id="34"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Hasil Tokenisasi Kalimat Index 1</w:t>
                        </w:r>
                        <w:bookmarkEnd w:id="34"/>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5" w:name="_Toc24719051"/>
      <w:r w:rsidRPr="00C02620">
        <w:rPr>
          <w:noProof/>
        </w:rPr>
        <w:t>Stemming</w:t>
      </w:r>
      <w:bookmarkEnd w:id="35"/>
    </w:p>
    <w:p w14:paraId="543F0B23" w14:textId="4EDBF1FD"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6C2E9715">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A0597A" w:rsidRDefault="00A0597A"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A0597A" w:rsidRPr="0000776F" w:rsidRDefault="00A0597A"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4DADFDA0" w:rsidR="00A0597A" w:rsidRPr="00A9605C" w:rsidRDefault="00A0597A" w:rsidP="00A9605C">
                              <w:pPr>
                                <w:pStyle w:val="Caption"/>
                                <w:rPr>
                                  <w:noProof/>
                                  <w:lang w:val="en-ID"/>
                                </w:rPr>
                              </w:pPr>
                              <w:bookmarkStart w:id="36" w:name="_Ref22255379"/>
                              <w:bookmarkStart w:id="37"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6"/>
                              <w:r>
                                <w:rPr>
                                  <w:lang w:val="en-ID"/>
                                </w:rPr>
                                <w:t xml:space="preserve"> Hasil </w:t>
                              </w:r>
                              <w:r w:rsidRPr="00A9605C">
                                <w:rPr>
                                  <w:i/>
                                  <w:lang w:val="en-ID"/>
                                </w:rPr>
                                <w:t>Stemming</w:t>
                              </w:r>
                              <w:r>
                                <w:rPr>
                                  <w:lang w:val="en-ID"/>
                                </w:rPr>
                                <w:t xml:space="preserve"> Kalimat Index 1</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A0597A" w:rsidRDefault="00A0597A"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A0597A" w:rsidRPr="0000776F" w:rsidRDefault="00A0597A"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4DADFDA0" w:rsidR="00A0597A" w:rsidRPr="00A9605C" w:rsidRDefault="00A0597A" w:rsidP="00A9605C">
                        <w:pPr>
                          <w:pStyle w:val="Caption"/>
                          <w:rPr>
                            <w:noProof/>
                            <w:lang w:val="en-ID"/>
                          </w:rPr>
                        </w:pPr>
                        <w:bookmarkStart w:id="38" w:name="_Ref22255379"/>
                        <w:bookmarkStart w:id="39"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8"/>
                        <w:r>
                          <w:rPr>
                            <w:lang w:val="en-ID"/>
                          </w:rPr>
                          <w:t xml:space="preserve"> Hasil </w:t>
                        </w:r>
                        <w:r w:rsidRPr="00A9605C">
                          <w:rPr>
                            <w:i/>
                            <w:lang w:val="en-ID"/>
                          </w:rPr>
                          <w:t>Stemming</w:t>
                        </w:r>
                        <w:r>
                          <w:rPr>
                            <w:lang w:val="en-ID"/>
                          </w:rPr>
                          <w:t xml:space="preserve"> Kalimat Index 1</w:t>
                        </w:r>
                        <w:bookmarkEnd w:id="39"/>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40ED9">
        <w:t xml:space="preserve">Gambar </w:t>
      </w:r>
      <w:r w:rsidR="00C40ED9">
        <w:rPr>
          <w:noProof/>
        </w:rPr>
        <w:t>2</w:t>
      </w:r>
      <w:r w:rsidR="00C40ED9">
        <w:t>.</w:t>
      </w:r>
      <w:r w:rsidR="00C40ED9">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0" w:name="_Toc24719052"/>
      <w:r w:rsidRPr="008D47F2">
        <w:rPr>
          <w:i/>
          <w:noProof/>
          <w:lang w:val="en-ID"/>
        </w:rPr>
        <w:t>Term Weighting</w:t>
      </w:r>
      <w:bookmarkEnd w:id="40"/>
    </w:p>
    <w:p w14:paraId="0F2F3F46" w14:textId="5A7FC267" w:rsidR="008D47F2" w:rsidRPr="00E30921" w:rsidRDefault="008D47F2" w:rsidP="008D47F2">
      <w:pPr>
        <w:pStyle w:val="Heading3"/>
        <w:rPr>
          <w:i/>
          <w:lang w:val="en-ID"/>
        </w:rPr>
      </w:pPr>
      <w:bookmarkStart w:id="41" w:name="_Toc24719053"/>
      <w:r w:rsidRPr="00E30921">
        <w:rPr>
          <w:i/>
          <w:lang w:val="en-ID"/>
        </w:rPr>
        <w:t>Term Frequency</w:t>
      </w:r>
      <w:r w:rsidR="00E30921" w:rsidRPr="00E30921">
        <w:rPr>
          <w:i/>
          <w:lang w:val="en-ID"/>
        </w:rPr>
        <w:t xml:space="preserve"> (tf)</w:t>
      </w:r>
      <w:bookmarkEnd w:id="41"/>
    </w:p>
    <w:p w14:paraId="41968969" w14:textId="2B09CCFD"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40ED9">
        <w:t xml:space="preserve">Tabel </w:t>
      </w:r>
      <w:r w:rsidR="00C40ED9">
        <w:rPr>
          <w:noProof/>
        </w:rPr>
        <w:t>2</w:t>
      </w:r>
      <w:r w:rsidR="00C40ED9">
        <w:t>.</w:t>
      </w:r>
      <w:r w:rsidR="00C40ED9">
        <w:rPr>
          <w:noProof/>
        </w:rPr>
        <w:t>2</w:t>
      </w:r>
      <w:r w:rsidR="00771B54">
        <w:rPr>
          <w:lang w:val="en-ID"/>
        </w:rPr>
        <w:fldChar w:fldCharType="end"/>
      </w:r>
      <w:r w:rsidR="00771B54">
        <w:rPr>
          <w:lang w:val="en-ID"/>
        </w:rPr>
        <w:t>.</w:t>
      </w:r>
      <w:r w:rsidR="00973796">
        <w:rPr>
          <w:lang w:val="en-ID"/>
        </w:rPr>
        <w:t xml:space="preserve"> </w:t>
      </w:r>
    </w:p>
    <w:p w14:paraId="2AEC1A8A" w14:textId="577FC1C1" w:rsidR="00771B54" w:rsidRPr="00771B54" w:rsidRDefault="00771B54" w:rsidP="00771B54">
      <w:pPr>
        <w:pStyle w:val="Caption"/>
        <w:rPr>
          <w:lang w:val="en-ID"/>
        </w:rPr>
      </w:pPr>
      <w:bookmarkStart w:id="42" w:name="_Ref24821206"/>
      <w:r>
        <w:lastRenderedPageBreak/>
        <w:t xml:space="preserve">Tabel </w:t>
      </w:r>
      <w:r w:rsidR="003B655F">
        <w:fldChar w:fldCharType="begin"/>
      </w:r>
      <w:r w:rsidR="003B655F">
        <w:instrText xml:space="preserve"> STYLEREF 1 \s </w:instrText>
      </w:r>
      <w:r w:rsidR="003B655F">
        <w:fldChar w:fldCharType="separate"/>
      </w:r>
      <w:r w:rsidR="003B655F">
        <w:rPr>
          <w:noProof/>
        </w:rPr>
        <w:t>2</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2</w:t>
      </w:r>
      <w:r w:rsidR="003B655F">
        <w:fldChar w:fldCharType="end"/>
      </w:r>
      <w:bookmarkEnd w:id="42"/>
      <w:r>
        <w:rPr>
          <w:lang w:val="en-ID"/>
        </w:rPr>
        <w:t xml:space="preserve"> Hasil </w:t>
      </w:r>
      <w:r w:rsidR="0098608A">
        <w:rPr>
          <w:lang w:val="en-ID"/>
        </w:rPr>
        <w:t xml:space="preserve">Perhitungan </w:t>
      </w:r>
      <w:r w:rsidR="0098608A" w:rsidRPr="00771B54">
        <w:rPr>
          <w:i/>
          <w:lang w:val="en-ID"/>
        </w:rPr>
        <w:t>Tf</w:t>
      </w:r>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3"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43"/>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4" w:name="_Toc24719055"/>
      <w:r w:rsidRPr="00E30921">
        <w:rPr>
          <w:i/>
          <w:lang w:val="en-ID"/>
        </w:rPr>
        <w:t>Inverse Document Frequency (Idf)</w:t>
      </w:r>
      <w:bookmarkEnd w:id="44"/>
    </w:p>
    <w:p w14:paraId="28AA6BF1" w14:textId="2360DBB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BM25.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A0597A"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3B5C46A" w:rsidR="00CE1B4C" w:rsidRPr="00CE1B4C" w:rsidRDefault="00CE1B4C" w:rsidP="00CE1B4C">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2</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3</w:t>
      </w:r>
      <w:r w:rsidR="003B655F">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lastRenderedPageBreak/>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commentRangeStart w:id="45"/>
      <w:r w:rsidRPr="00C02620">
        <w:rPr>
          <w:i/>
          <w:noProof/>
        </w:rPr>
        <w:t>TextRank</w:t>
      </w:r>
      <w:commentRangeEnd w:id="45"/>
      <w:r w:rsidR="004A25AF">
        <w:rPr>
          <w:rStyle w:val="CommentReference"/>
          <w:rFonts w:eastAsia="Calibri" w:cs="Arial"/>
          <w:b w:val="0"/>
          <w:bCs w:val="0"/>
        </w:rPr>
        <w:commentReference w:id="45"/>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688B798C" w:rsidR="00056037" w:rsidRPr="006679DF" w:rsidRDefault="006679DF" w:rsidP="006679DF">
      <w:pPr>
        <w:pStyle w:val="Caption"/>
        <w:rPr>
          <w:noProof/>
          <w:lang w:val="en-ID"/>
        </w:rPr>
      </w:pPr>
      <w:bookmarkStart w:id="46" w:name="_Toc24719115"/>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6"/>
    </w:p>
    <w:p w14:paraId="549CD9BA" w14:textId="6049F9A5" w:rsidR="00056037" w:rsidRPr="00C02620" w:rsidRDefault="00056037" w:rsidP="00056037">
      <w:pPr>
        <w:pStyle w:val="Heading2"/>
        <w:rPr>
          <w:noProof/>
        </w:rPr>
      </w:pPr>
      <w:bookmarkStart w:id="47" w:name="_Toc24719057"/>
      <w:r w:rsidRPr="00C02620">
        <w:rPr>
          <w:noProof/>
        </w:rPr>
        <w:t xml:space="preserve">Fungsi </w:t>
      </w:r>
      <w:r w:rsidRPr="005B6B4B">
        <w:rPr>
          <w:i/>
          <w:noProof/>
        </w:rPr>
        <w:t>Similarity</w:t>
      </w:r>
      <w:r w:rsidR="003E497C">
        <w:rPr>
          <w:noProof/>
          <w:lang w:val="en-ID"/>
        </w:rPr>
        <w:t xml:space="preserve"> BM25</w:t>
      </w:r>
      <w:bookmarkEnd w:id="47"/>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w:t>
      </w:r>
      <w:r w:rsidRPr="00C02620">
        <w:rPr>
          <w:noProof/>
        </w:rPr>
        <w:lastRenderedPageBreak/>
        <w:t xml:space="preserve">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w:t>
      </w:r>
      <w:r w:rsidR="00B941A4">
        <w:rPr>
          <w:noProof/>
        </w:rPr>
        <w:t>25 dijabarkan pada Persamaan 2.2</w:t>
      </w:r>
      <w:r w:rsidRPr="00C02620">
        <w:rPr>
          <w:noProof/>
        </w:rPr>
        <w:t>:</w:t>
      </w:r>
    </w:p>
    <w:p w14:paraId="28822F41" w14:textId="53DB1DCF" w:rsidR="00056037" w:rsidRPr="003D2E69" w:rsidRDefault="00A0597A"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A0597A"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48" w:name="_Toc24719058"/>
      <w:r w:rsidRPr="00C02620">
        <w:rPr>
          <w:i/>
          <w:noProof/>
        </w:rPr>
        <w:t>PageRank</w:t>
      </w:r>
      <w:bookmarkEnd w:id="48"/>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A0597A"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A0597A"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A0597A"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A0597A"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2B6F6BA3"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lastRenderedPageBreak/>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40ED9">
        <w:t xml:space="preserve">Gambar </w:t>
      </w:r>
      <w:r w:rsidR="00C40ED9">
        <w:rPr>
          <w:noProof/>
        </w:rPr>
        <w:t>2</w:t>
      </w:r>
      <w:r w:rsidR="00C40ED9">
        <w:t>.</w:t>
      </w:r>
      <w:r w:rsidR="00C40ED9">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D424B7B" w:rsidR="00C801DF" w:rsidRPr="008D5B67" w:rsidRDefault="00C801DF" w:rsidP="00C801DF">
      <w:pPr>
        <w:pStyle w:val="Caption"/>
        <w:rPr>
          <w:noProof/>
          <w:lang w:val="en-ID"/>
        </w:rPr>
      </w:pPr>
      <w:bookmarkStart w:id="49" w:name="_Ref24714926"/>
      <w:bookmarkStart w:id="50" w:name="_Toc24719116"/>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49"/>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0"/>
    </w:p>
    <w:p w14:paraId="7868A6AF" w14:textId="77777777" w:rsidR="00056037" w:rsidRPr="00C02620" w:rsidRDefault="00056037" w:rsidP="00056037">
      <w:pPr>
        <w:pStyle w:val="Heading2"/>
        <w:rPr>
          <w:noProof/>
        </w:rPr>
      </w:pPr>
      <w:bookmarkStart w:id="51" w:name="_Toc24719059"/>
      <w:r w:rsidRPr="00C02620">
        <w:rPr>
          <w:noProof/>
        </w:rPr>
        <w:t>Evaluasi</w:t>
      </w:r>
      <w:bookmarkEnd w:id="51"/>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5598BC8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40ED9">
        <w:t xml:space="preserve">Tabel </w:t>
      </w:r>
      <w:r w:rsidR="00C40ED9">
        <w:rPr>
          <w:noProof/>
        </w:rPr>
        <w:t>2</w:t>
      </w:r>
      <w:r w:rsidR="00C40ED9">
        <w:t>.</w:t>
      </w:r>
      <w:r w:rsidR="00C40ED9">
        <w:rPr>
          <w:noProof/>
        </w:rPr>
        <w:t>4</w:t>
      </w:r>
      <w:r>
        <w:rPr>
          <w:noProof/>
        </w:rPr>
        <w:fldChar w:fldCharType="end"/>
      </w:r>
      <w:r>
        <w:rPr>
          <w:noProof/>
          <w:lang w:val="en-ID"/>
        </w:rPr>
        <w:t>.</w:t>
      </w:r>
    </w:p>
    <w:p w14:paraId="7C0CEEF8" w14:textId="0AD64AA5" w:rsidR="00750FBB" w:rsidRPr="008D5B67" w:rsidRDefault="00750FBB" w:rsidP="00750FBB">
      <w:pPr>
        <w:pStyle w:val="Caption"/>
        <w:rPr>
          <w:lang w:val="en-ID"/>
        </w:rPr>
      </w:pPr>
      <w:bookmarkStart w:id="52" w:name="_Ref22255716"/>
      <w:bookmarkStart w:id="53" w:name="_Toc24719076"/>
      <w:r>
        <w:t xml:space="preserve">Tabel </w:t>
      </w:r>
      <w:r w:rsidR="003B655F">
        <w:fldChar w:fldCharType="begin"/>
      </w:r>
      <w:r w:rsidR="003B655F">
        <w:instrText xml:space="preserve"> STYLEREF 1 \s </w:instrText>
      </w:r>
      <w:r w:rsidR="003B655F">
        <w:fldChar w:fldCharType="separate"/>
      </w:r>
      <w:r w:rsidR="003B655F">
        <w:rPr>
          <w:noProof/>
        </w:rPr>
        <w:t>2</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4</w:t>
      </w:r>
      <w:r w:rsidR="003B655F">
        <w:fldChar w:fldCharType="end"/>
      </w:r>
      <w:bookmarkEnd w:id="52"/>
      <w:r>
        <w:rPr>
          <w:lang w:val="en-ID"/>
        </w:rPr>
        <w:t xml:space="preserve"> </w:t>
      </w:r>
      <w:r w:rsidRPr="00C02620">
        <w:rPr>
          <w:noProof/>
        </w:rPr>
        <w:t xml:space="preserve">Contoh </w:t>
      </w:r>
      <w:r w:rsidR="0098608A" w:rsidRPr="00C02620">
        <w:rPr>
          <w:i/>
          <w:noProof/>
        </w:rPr>
        <w:t>Confusion Matrix</w:t>
      </w:r>
      <w:bookmarkEnd w:id="53"/>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lastRenderedPageBreak/>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4" w:name="_Toc24719060"/>
      <w:r w:rsidRPr="00C02620">
        <w:rPr>
          <w:rFonts w:asciiTheme="minorHAnsi" w:hAnsiTheme="minorHAnsi" w:cstheme="minorHAnsi"/>
          <w:noProof/>
        </w:rPr>
        <w:lastRenderedPageBreak/>
        <w:t>METODOLOGI</w:t>
      </w:r>
      <w:bookmarkEnd w:id="54"/>
    </w:p>
    <w:p w14:paraId="32CC1D79" w14:textId="55332A21" w:rsidR="00056037" w:rsidRPr="00C02620" w:rsidRDefault="00544D15" w:rsidP="00056037">
      <w:pPr>
        <w:pStyle w:val="Heading2"/>
        <w:rPr>
          <w:noProof/>
        </w:rPr>
      </w:pPr>
      <w:r>
        <w:rPr>
          <w:noProof/>
          <w:lang w:val="en-ID"/>
        </w:rPr>
        <w:t>Jenis Penelitian</w:t>
      </w:r>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55"/>
      <w:r w:rsidRPr="00C02620">
        <w:rPr>
          <w:noProof/>
        </w:rPr>
        <w:t>evaluasi</w:t>
      </w:r>
      <w:commentRangeEnd w:id="55"/>
      <w:r w:rsidR="00652DAF">
        <w:rPr>
          <w:rStyle w:val="CommentReference"/>
        </w:rPr>
        <w:commentReference w:id="55"/>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6" w:name="_Toc24719062"/>
      <w:r w:rsidRPr="00C02620">
        <w:rPr>
          <w:rFonts w:asciiTheme="minorHAnsi" w:hAnsiTheme="minorHAnsi" w:cstheme="minorHAnsi"/>
          <w:noProof/>
        </w:rPr>
        <w:t xml:space="preserve">Pengambilan </w:t>
      </w:r>
      <w:commentRangeStart w:id="57"/>
      <w:r w:rsidRPr="00C02620">
        <w:rPr>
          <w:rFonts w:asciiTheme="minorHAnsi" w:hAnsiTheme="minorHAnsi" w:cstheme="minorHAnsi"/>
          <w:noProof/>
        </w:rPr>
        <w:t>Data</w:t>
      </w:r>
      <w:commentRangeEnd w:id="57"/>
      <w:r w:rsidRPr="00C02620">
        <w:rPr>
          <w:rStyle w:val="CommentReference"/>
          <w:rFonts w:eastAsia="Calibri" w:cs="Arial"/>
          <w:b w:val="0"/>
          <w:bCs w:val="0"/>
          <w:noProof/>
        </w:rPr>
        <w:commentReference w:id="57"/>
      </w:r>
      <w:bookmarkEnd w:id="56"/>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58" w:name="_Toc24719063"/>
      <w:commentRangeStart w:id="59"/>
      <w:r w:rsidRPr="00C02620">
        <w:rPr>
          <w:noProof/>
        </w:rPr>
        <w:t>Metode Penelitian</w:t>
      </w:r>
      <w:commentRangeEnd w:id="59"/>
      <w:r w:rsidR="004A25AF">
        <w:rPr>
          <w:rStyle w:val="CommentReference"/>
          <w:rFonts w:eastAsia="Calibri" w:cs="Arial"/>
          <w:b w:val="0"/>
          <w:bCs w:val="0"/>
        </w:rPr>
        <w:commentReference w:id="59"/>
      </w:r>
      <w:bookmarkEnd w:id="58"/>
    </w:p>
    <w:p w14:paraId="132A89F5" w14:textId="5CDA6FD5"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sendiri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Pr>
          <w:noProof/>
          <w:lang w:val="en-ID"/>
        </w:rPr>
        <w:t xml:space="preserve">Mengacu pada penelitian yang dilakukan </w:t>
      </w:r>
      <w:r w:rsidR="009875DA">
        <w:rPr>
          <w:noProof/>
          <w:lang w:val="en-ID"/>
        </w:rPr>
        <w:fldChar w:fldCharType="begin" w:fldLock="1"/>
      </w:r>
      <w:r w:rsidR="00F800B1">
        <w:rPr>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sidR="009875DA">
        <w:rPr>
          <w:noProof/>
          <w:lang w:val="en-ID"/>
        </w:rPr>
        <w:fldChar w:fldCharType="separate"/>
      </w:r>
      <w:r w:rsidR="009875DA" w:rsidRPr="009875DA">
        <w:rPr>
          <w:noProof/>
          <w:lang w:val="en-ID"/>
        </w:rPr>
        <w:t>(Mussina, Aubakirov and Trigo, 2018)</w:t>
      </w:r>
      <w:r w:rsidR="009875DA">
        <w:rPr>
          <w:noProof/>
          <w:lang w:val="en-ID"/>
        </w:rPr>
        <w:fldChar w:fldCharType="end"/>
      </w:r>
      <w:r w:rsidR="009875DA">
        <w:rPr>
          <w:noProof/>
          <w:lang w:val="en-ID"/>
        </w:rPr>
        <w:t xml:space="preserve"> t</w:t>
      </w:r>
      <w:r w:rsidRPr="00C02620">
        <w:rPr>
          <w:noProof/>
        </w:rPr>
        <w:t>otal kalimat yang akan diambil se</w:t>
      </w:r>
      <w:r w:rsidR="009875DA">
        <w:rPr>
          <w:noProof/>
        </w:rPr>
        <w:t xml:space="preserve">bagai ringkasan ialah sebanyak </w:t>
      </w:r>
      <w:commentRangeStart w:id="60"/>
      <w:r w:rsidR="005E362C">
        <w:rPr>
          <w:noProof/>
          <w:lang w:val="en-ID"/>
        </w:rPr>
        <w:t>5%-</w:t>
      </w:r>
      <w:r w:rsidR="009875DA">
        <w:rPr>
          <w:noProof/>
        </w:rPr>
        <w:t>30</w:t>
      </w:r>
      <w:commentRangeEnd w:id="60"/>
      <w:r w:rsidR="006B488A">
        <w:rPr>
          <w:rStyle w:val="CommentReference"/>
        </w:rPr>
        <w:commentReference w:id="60"/>
      </w:r>
      <w:r w:rsidRPr="00C02620">
        <w:rPr>
          <w:noProof/>
        </w:rPr>
        <w:t>% dari total keseluruhan kalimat. Secara umum, diagram proses peringkasan teks pada penelitian ini ditunjukan pada</w:t>
      </w:r>
      <w:r w:rsidR="005E362C">
        <w:rPr>
          <w:noProof/>
          <w:lang w:val="en-ID"/>
        </w:rPr>
        <w:t xml:space="preserve"> </w:t>
      </w:r>
      <w:r w:rsidRPr="00C02620">
        <w:rPr>
          <w:noProof/>
        </w:rPr>
        <w:t>.</w:t>
      </w:r>
    </w:p>
    <w:p w14:paraId="61FB2596" w14:textId="3F8F0FAE" w:rsidR="00056037" w:rsidRPr="00C02620" w:rsidRDefault="00056037" w:rsidP="00056037">
      <w:pPr>
        <w:pStyle w:val="Heading2"/>
        <w:rPr>
          <w:noProof/>
        </w:rPr>
      </w:pPr>
      <w:bookmarkStart w:id="61" w:name="_Toc24719064"/>
      <w:r w:rsidRPr="00C02620">
        <w:rPr>
          <w:noProof/>
        </w:rPr>
        <w:t>Peralatan Pendukung</w:t>
      </w:r>
      <w:bookmarkEnd w:id="61"/>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r>
        <w:rPr>
          <w:lang w:val="en-ID"/>
        </w:rPr>
        <w:t xml:space="preserve"> Gambaran Umum Proses Peringkasan </w:t>
      </w:r>
      <w:r w:rsidRPr="00661F10">
        <w:rPr>
          <w:i/>
          <w:lang w:val="en-ID"/>
        </w:rPr>
        <w:t>Single Document</w:t>
      </w:r>
    </w:p>
    <w:p w14:paraId="2A4094E3" w14:textId="77777777" w:rsidR="00056037" w:rsidRPr="00C02620" w:rsidRDefault="00056037" w:rsidP="00056037">
      <w:pPr>
        <w:pStyle w:val="Heading2"/>
        <w:rPr>
          <w:noProof/>
        </w:rPr>
      </w:pPr>
      <w:bookmarkStart w:id="62" w:name="_Toc24719065"/>
      <w:r w:rsidRPr="00C02620">
        <w:rPr>
          <w:noProof/>
        </w:rPr>
        <w:t xml:space="preserve">Teknik Analisis </w:t>
      </w:r>
      <w:commentRangeStart w:id="63"/>
      <w:r w:rsidRPr="00C02620">
        <w:rPr>
          <w:noProof/>
        </w:rPr>
        <w:t>Data</w:t>
      </w:r>
      <w:commentRangeEnd w:id="63"/>
      <w:r w:rsidRPr="00C02620">
        <w:rPr>
          <w:rStyle w:val="CommentReference"/>
          <w:rFonts w:eastAsia="Calibri" w:cs="Arial"/>
          <w:b w:val="0"/>
          <w:bCs w:val="0"/>
          <w:noProof/>
        </w:rPr>
        <w:commentReference w:id="63"/>
      </w:r>
      <w:bookmarkEnd w:id="62"/>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64" w:name="_Toc24719066"/>
      <w:bookmarkStart w:id="65" w:name="_Toc402485282"/>
      <w:bookmarkEnd w:id="19"/>
      <w:r>
        <w:rPr>
          <w:lang w:val="en-ID"/>
        </w:rPr>
        <w:lastRenderedPageBreak/>
        <w:t>perancangan</w:t>
      </w:r>
      <w:bookmarkEnd w:id="64"/>
    </w:p>
    <w:p w14:paraId="2C78955F" w14:textId="46AE7BA0" w:rsidR="00FE37F9" w:rsidRDefault="00003192" w:rsidP="00FE37F9">
      <w:pPr>
        <w:pStyle w:val="Heading2"/>
        <w:rPr>
          <w:lang w:val="en-ID"/>
        </w:rPr>
      </w:pPr>
      <w:r>
        <w:rPr>
          <w:lang w:val="en-ID"/>
        </w:rPr>
        <w:t>Perancangan Sistem</w:t>
      </w:r>
      <w:r w:rsidR="008E2E4C">
        <w:rPr>
          <w:lang w:val="en-ID"/>
        </w:rPr>
        <w:t xml:space="preserve"> </w:t>
      </w:r>
    </w:p>
    <w:p w14:paraId="220B7DC6" w14:textId="7B6D9F1F" w:rsidR="00003192" w:rsidRDefault="00003192" w:rsidP="00003192">
      <w:pPr>
        <w:pStyle w:val="Heading3"/>
        <w:rPr>
          <w:lang w:val="en-ID"/>
        </w:rPr>
      </w:pPr>
      <w:r>
        <w:rPr>
          <w:lang w:val="en-ID"/>
        </w:rPr>
        <w:t>Perancangan Umum Sistem Peringkasan Otomatis</w:t>
      </w:r>
    </w:p>
    <w:p w14:paraId="377E5968" w14:textId="5B319071"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BM25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66" w:name="_Ref2646598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6"/>
      <w:r>
        <w:rPr>
          <w:lang w:val="en-ID"/>
        </w:rPr>
        <w:t xml:space="preserve"> Diagram Alir Sistem</w:t>
      </w:r>
    </w:p>
    <w:p w14:paraId="083198CA" w14:textId="00B9715B" w:rsidR="00FE37F9" w:rsidRPr="004F7CD5" w:rsidRDefault="00C40ED9" w:rsidP="00FE37F9">
      <w:pPr>
        <w:pStyle w:val="Heading3"/>
        <w:rPr>
          <w:i/>
          <w:lang w:val="en-ID"/>
        </w:rPr>
      </w:pPr>
      <w:bookmarkStart w:id="67" w:name="_Toc24719068"/>
      <w:r>
        <w:rPr>
          <w:lang w:val="en-ID"/>
        </w:rPr>
        <w:t xml:space="preserve">Perancangan </w:t>
      </w:r>
      <w:r w:rsidR="00FE37F9" w:rsidRPr="004F7CD5">
        <w:rPr>
          <w:i/>
          <w:lang w:val="en-ID"/>
        </w:rPr>
        <w:t>Preprocessing</w:t>
      </w:r>
      <w:bookmarkEnd w:id="67"/>
      <w:r w:rsidR="004F7CD5" w:rsidRPr="004F7CD5">
        <w:rPr>
          <w:i/>
          <w:lang w:val="en-ID"/>
        </w:rPr>
        <w:t xml:space="preserve"> Document</w:t>
      </w:r>
    </w:p>
    <w:p w14:paraId="2DDD5CBD" w14:textId="7552521F"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URL,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68" w:name="_Ref2646719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68"/>
      <w:r>
        <w:rPr>
          <w:lang w:val="en-ID"/>
        </w:rPr>
        <w:t xml:space="preserve"> Diagram Alir </w:t>
      </w:r>
      <w:r w:rsidRPr="00C40ED9">
        <w:rPr>
          <w:i/>
          <w:lang w:val="en-ID"/>
        </w:rPr>
        <w:t>Preprocessing</w:t>
      </w:r>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69" w:name="_Toc24719069"/>
      <w:r>
        <w:rPr>
          <w:lang w:val="en-ID"/>
        </w:rPr>
        <w:t xml:space="preserve">Perancangan </w:t>
      </w:r>
      <w:r w:rsidR="004A25AF" w:rsidRPr="008176A8">
        <w:rPr>
          <w:i/>
          <w:lang w:val="en-ID"/>
        </w:rPr>
        <w:t>Term Weighting</w:t>
      </w:r>
      <w:bookmarkEnd w:id="69"/>
    </w:p>
    <w:p w14:paraId="5FD70FD9" w14:textId="0F9513F4"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70F4C" w:rsidRPr="00E71CE3">
        <w:rPr>
          <w:i/>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441B16"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10B6889D">
            <wp:simplePos x="0" y="0"/>
            <wp:positionH relativeFrom="column">
              <wp:posOffset>0</wp:posOffset>
            </wp:positionH>
            <wp:positionV relativeFrom="paragraph">
              <wp:posOffset>153269</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70" w:name="_Ref2646812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70"/>
      <w:r>
        <w:rPr>
          <w:lang w:val="en-ID"/>
        </w:rPr>
        <w:t xml:space="preserve"> Diagram Alir </w:t>
      </w:r>
      <w:r>
        <w:rPr>
          <w:i/>
          <w:lang w:val="en-ID"/>
        </w:rPr>
        <w:t>Term Weighting</w:t>
      </w:r>
    </w:p>
    <w:p w14:paraId="55584F9D" w14:textId="3398D57C" w:rsidR="00B153C5" w:rsidRDefault="00B153C5" w:rsidP="00B153C5">
      <w:pPr>
        <w:pStyle w:val="Heading4"/>
        <w:rPr>
          <w:i w:val="0"/>
          <w:lang w:val="en-ID"/>
        </w:rPr>
      </w:pPr>
      <w:r>
        <w:rPr>
          <w:i w:val="0"/>
          <w:lang w:val="en-ID"/>
        </w:rPr>
        <w:t xml:space="preserve">Perancangan </w:t>
      </w:r>
      <w:r w:rsidR="00013F5C">
        <w:rPr>
          <w:i w:val="0"/>
          <w:lang w:val="en-ID"/>
        </w:rPr>
        <w:t xml:space="preserve">Perhitungan </w:t>
      </w:r>
      <w:r>
        <w:rPr>
          <w:i w:val="0"/>
          <w:lang w:val="en-ID"/>
        </w:rPr>
        <w:t>BM25</w:t>
      </w:r>
    </w:p>
    <w:p w14:paraId="061C22B1" w14:textId="1AC94A26" w:rsidR="002D087D" w:rsidRDefault="00EC68D4" w:rsidP="00AE57C1">
      <w:pPr>
        <w:ind w:firstLine="426"/>
        <w:rPr>
          <w:lang w:val="en-ID"/>
        </w:rPr>
      </w:pPr>
      <w:r>
        <w:rPr>
          <w:lang w:val="en-ID"/>
        </w:rPr>
        <w:t>Perhitungan nilai BM25 dilakukan dengan menetapkan nilai parameter k1 dan b seperti pada Persamaan 2.2. Untuk setiap kalimat akan dilakukan perhitungan B</w:t>
      </w:r>
      <w:r w:rsidR="004249A3">
        <w:rPr>
          <w:lang w:val="en-ID"/>
        </w:rPr>
        <w:t>M</w:t>
      </w:r>
      <w:r>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857BDC" w:rsidRPr="00EE7453">
        <w:rPr>
          <w:i/>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857BDC" w:rsidRPr="00EE7453">
        <w:rPr>
          <w:i/>
          <w:lang w:val="en-ID"/>
        </w:rPr>
        <w:t xml:space="preserve">BM25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013F5C" w:rsidRPr="00EE7453">
        <w:rPr>
          <w:i/>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5A0DE209" w:rsidR="00441B16" w:rsidRPr="00741C33" w:rsidRDefault="00741C33" w:rsidP="00741C33">
      <w:pPr>
        <w:pStyle w:val="Caption"/>
        <w:rPr>
          <w:lang w:val="en-ID"/>
        </w:rPr>
      </w:pPr>
      <w:bookmarkStart w:id="71" w:name="_Ref26470649"/>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71"/>
      <w:r>
        <w:rPr>
          <w:lang w:val="en-ID"/>
        </w:rPr>
        <w:t xml:space="preserve"> Diagram Alir Perhitungan BM25</w:t>
      </w:r>
    </w:p>
    <w:p w14:paraId="5647CF1B" w14:textId="76DF3798"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72" w:name="_Ref2647314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72"/>
      <w:r>
        <w:rPr>
          <w:lang w:val="en-ID"/>
        </w:rPr>
        <w:t xml:space="preserve"> Diagram Alir Perhiungan </w:t>
      </w:r>
      <w:r w:rsidRPr="005F2F63">
        <w:rPr>
          <w:i/>
          <w:lang w:val="en-ID"/>
        </w:rPr>
        <w:t>PageRank</w:t>
      </w:r>
    </w:p>
    <w:p w14:paraId="247F8652" w14:textId="2E9E228E" w:rsidR="00916787" w:rsidRDefault="005F2F63" w:rsidP="006B4FCD">
      <w:pPr>
        <w:pStyle w:val="Heading3"/>
        <w:rPr>
          <w:lang w:val="en-ID"/>
        </w:rPr>
      </w:pPr>
      <w:r>
        <w:rPr>
          <w:lang w:val="en-ID"/>
        </w:rPr>
        <w:t xml:space="preserve">Perancangan </w:t>
      </w:r>
      <w:r w:rsidR="006B4FCD">
        <w:rPr>
          <w:lang w:val="en-ID"/>
        </w:rPr>
        <w:t>Mendapatkan Ringkasan</w:t>
      </w:r>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73" w:name="_Ref2647368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73"/>
      <w:r>
        <w:rPr>
          <w:lang w:val="en-ID"/>
        </w:rPr>
        <w:t xml:space="preserve"> Diagram Alir Pembentukan Ringkasan</w:t>
      </w:r>
    </w:p>
    <w:p w14:paraId="2EE9938C" w14:textId="2C74A25A" w:rsidR="00D54BC9" w:rsidRDefault="00750FBB" w:rsidP="00750FBB">
      <w:pPr>
        <w:pStyle w:val="Heading2"/>
        <w:rPr>
          <w:lang w:val="en-ID"/>
        </w:rPr>
      </w:pPr>
      <w:bookmarkStart w:id="74" w:name="_Toc24719072"/>
      <w:r>
        <w:rPr>
          <w:lang w:val="en-ID"/>
        </w:rPr>
        <w:t>Manualisasi</w:t>
      </w:r>
      <w:bookmarkEnd w:id="74"/>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lastRenderedPageBreak/>
        <w:t>Data Manualisasi</w:t>
      </w:r>
    </w:p>
    <w:p w14:paraId="5568C6AC" w14:textId="1E3EC9DB"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9F2096">
        <w:rPr>
          <w:lang w:val="en-ID"/>
        </w:rPr>
        <w:fldChar w:fldCharType="begin"/>
      </w:r>
      <w:r w:rsidR="009F2096">
        <w:rPr>
          <w:lang w:val="en-ID"/>
        </w:rPr>
        <w:instrText xml:space="preserve"> REF _Ref24847917 \h </w:instrText>
      </w:r>
      <w:r w:rsidR="009F2096">
        <w:rPr>
          <w:lang w:val="en-ID"/>
        </w:rPr>
      </w:r>
      <w:r w:rsidR="009F2096">
        <w:rPr>
          <w:lang w:val="en-ID"/>
        </w:rPr>
        <w:fldChar w:fldCharType="separate"/>
      </w:r>
      <w:r w:rsidR="00C40ED9">
        <w:t xml:space="preserve">Gambar </w:t>
      </w:r>
      <w:r w:rsidR="00C40ED9">
        <w:rPr>
          <w:noProof/>
        </w:rPr>
        <w:t>4</w:t>
      </w:r>
      <w:r w:rsidR="00C40ED9">
        <w:t>.</w:t>
      </w:r>
      <w:r w:rsidR="00C40ED9">
        <w:rPr>
          <w:noProof/>
        </w:rPr>
        <w:t>8</w:t>
      </w:r>
      <w:r w:rsidR="009F2096">
        <w:rPr>
          <w:lang w:val="en-ID"/>
        </w:rPr>
        <w:fldChar w:fldCharType="end"/>
      </w:r>
      <w:r w:rsidR="009F2096">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75" w:name="_Ref24847917"/>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75"/>
      <w:r>
        <w:rPr>
          <w:lang w:val="en-ID"/>
        </w:rPr>
        <w:t xml:space="preserve"> Dokumen Manualisasi</w:t>
      </w:r>
    </w:p>
    <w:p w14:paraId="144BD51D" w14:textId="77777777" w:rsidR="00BE636C" w:rsidRPr="009F2096" w:rsidRDefault="00BE636C" w:rsidP="00BE636C">
      <w:pPr>
        <w:pStyle w:val="Heading3"/>
        <w:rPr>
          <w:i/>
          <w:lang w:val="en-ID"/>
        </w:rPr>
      </w:pPr>
      <w:r w:rsidRPr="009F2096">
        <w:rPr>
          <w:i/>
          <w:lang w:val="en-ID"/>
        </w:rPr>
        <w:t>Preprocessing Document</w:t>
      </w:r>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033693D8" w:rsidR="009F2096" w:rsidRPr="009F2096" w:rsidRDefault="009F2096" w:rsidP="009F2096">
      <w:pPr>
        <w:pStyle w:val="Caption"/>
        <w:rPr>
          <w:lang w:val="en-ID"/>
        </w:rPr>
      </w:pPr>
      <w:bookmarkStart w:id="76" w:name="_Ref24848357"/>
      <w:bookmarkStart w:id="77" w:name="_Ref24848352"/>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1</w:t>
      </w:r>
      <w:r w:rsidR="003B655F">
        <w:fldChar w:fldCharType="end"/>
      </w:r>
      <w:bookmarkEnd w:id="76"/>
      <w:r>
        <w:rPr>
          <w:lang w:val="en-ID"/>
        </w:rPr>
        <w:t xml:space="preserve"> Hasil Segmentasi</w:t>
      </w:r>
      <w:bookmarkEnd w:id="77"/>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3CE043F3" w:rsidR="00BE636C" w:rsidRDefault="003D5BC8" w:rsidP="00BE636C">
      <w:pPr>
        <w:pStyle w:val="Heading4"/>
        <w:rPr>
          <w:lang w:val="en-ID"/>
        </w:rPr>
      </w:pPr>
      <w:r>
        <w:rPr>
          <w:lang w:val="en-ID"/>
        </w:rPr>
        <w:t>Cleaning</w:t>
      </w:r>
    </w:p>
    <w:p w14:paraId="45B05296" w14:textId="7BACE0C3" w:rsidR="00207E3C" w:rsidRPr="00207E3C" w:rsidRDefault="00207E3C" w:rsidP="00207E3C">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2</w:t>
      </w:r>
      <w:r w:rsidR="003B655F">
        <w:fldChar w:fldCharType="end"/>
      </w:r>
      <w:r>
        <w:rPr>
          <w:lang w:val="en-ID"/>
        </w:rPr>
        <w:t xml:space="preserve"> Hasil </w:t>
      </w:r>
      <w:r w:rsidRPr="00207E3C">
        <w:rPr>
          <w:i/>
          <w:lang w:val="en-ID"/>
        </w:rPr>
        <w:t>Cleaning</w:t>
      </w:r>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lastRenderedPageBreak/>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B4CBD59" w:rsidR="009F2096" w:rsidRDefault="003D5BC8" w:rsidP="003D5BC8">
      <w:pPr>
        <w:pStyle w:val="Heading4"/>
        <w:ind w:left="1440" w:hanging="1440"/>
        <w:rPr>
          <w:lang w:val="en-ID"/>
        </w:rPr>
      </w:pPr>
      <w:r>
        <w:rPr>
          <w:lang w:val="en-ID"/>
        </w:rPr>
        <w:t>Stemming</w:t>
      </w:r>
    </w:p>
    <w:p w14:paraId="614CA231" w14:textId="7A3E43BB" w:rsidR="00207E3C" w:rsidRPr="00207E3C" w:rsidRDefault="00207E3C" w:rsidP="00207E3C">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3</w:t>
      </w:r>
      <w:r w:rsidR="003B655F">
        <w:fldChar w:fldCharType="end"/>
      </w:r>
      <w:r>
        <w:rPr>
          <w:lang w:val="en-ID"/>
        </w:rPr>
        <w:t xml:space="preserve"> Hasil Stemming</w:t>
      </w:r>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lastRenderedPageBreak/>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DAF7090" w:rsidR="00D0186C" w:rsidRDefault="00480537" w:rsidP="00D0186C">
      <w:pPr>
        <w:pStyle w:val="Heading4"/>
        <w:rPr>
          <w:i w:val="0"/>
          <w:lang w:val="en-ID"/>
        </w:rPr>
      </w:pPr>
      <w:r>
        <w:rPr>
          <w:i w:val="0"/>
          <w:lang w:val="en-ID"/>
        </w:rPr>
        <w:t>Tokeniasasi</w:t>
      </w:r>
      <w:r>
        <w:rPr>
          <w:i w:val="0"/>
          <w:lang w:val="en-ID"/>
        </w:rPr>
        <w:tab/>
      </w:r>
    </w:p>
    <w:p w14:paraId="2B9D0A64" w14:textId="5BC85DD0" w:rsidR="00207E3C" w:rsidRPr="00207E3C" w:rsidRDefault="00207E3C" w:rsidP="00207E3C">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4</w:t>
      </w:r>
      <w:r w:rsidR="003B655F">
        <w:fldChar w:fldCharType="end"/>
      </w:r>
      <w:r>
        <w:rPr>
          <w:lang w:val="en-ID"/>
        </w:rPr>
        <w:t xml:space="preserve"> Hasil Tokenisasi</w:t>
      </w:r>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lastRenderedPageBreak/>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72558555" w:rsidR="00480537" w:rsidRDefault="00480537" w:rsidP="00480537">
      <w:pPr>
        <w:pStyle w:val="Heading4"/>
        <w:rPr>
          <w:i w:val="0"/>
          <w:lang w:val="en-ID"/>
        </w:rPr>
      </w:pPr>
      <w:r>
        <w:rPr>
          <w:i w:val="0"/>
          <w:lang w:val="en-ID"/>
        </w:rPr>
        <w:t>Tf</w:t>
      </w:r>
    </w:p>
    <w:p w14:paraId="060442F1" w14:textId="1215013A" w:rsidR="00902A20" w:rsidRDefault="00902A20" w:rsidP="00902A20">
      <w:pPr>
        <w:pStyle w:val="Caption"/>
      </w:pPr>
    </w:p>
    <w:p w14:paraId="38A75AB3" w14:textId="0058BBFC" w:rsidR="00902A20" w:rsidRPr="00902A20" w:rsidRDefault="00902A20" w:rsidP="00902A20">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5</w:t>
      </w:r>
      <w:r w:rsidR="003B655F">
        <w:fldChar w:fldCharType="end"/>
      </w:r>
      <w:r>
        <w:rPr>
          <w:lang w:val="en-ID"/>
        </w:rPr>
        <w:t xml:space="preserve"> Hasil Perhitungan </w:t>
      </w:r>
      <w:r w:rsidRPr="00902A20">
        <w:rPr>
          <w:i/>
          <w:lang w:val="en-ID"/>
        </w:rPr>
        <w:t>tf</w:t>
      </w:r>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B60E0B8" w:rsidR="007C22FF" w:rsidRDefault="007C22FF" w:rsidP="007C22FF">
      <w:pPr>
        <w:pStyle w:val="Heading4"/>
        <w:rPr>
          <w:i w:val="0"/>
          <w:lang w:val="en-ID"/>
        </w:rPr>
      </w:pPr>
      <w:r>
        <w:rPr>
          <w:i w:val="0"/>
          <w:lang w:val="en-ID"/>
        </w:rPr>
        <w:t>Df</w:t>
      </w:r>
    </w:p>
    <w:p w14:paraId="770E7060" w14:textId="2BD25B0D" w:rsidR="00902A20" w:rsidRPr="00902A20" w:rsidRDefault="00902A20" w:rsidP="00902A20">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6</w:t>
      </w:r>
      <w:r w:rsidR="003B655F">
        <w:fldChar w:fldCharType="end"/>
      </w:r>
      <w:r>
        <w:rPr>
          <w:lang w:val="en-ID"/>
        </w:rPr>
        <w:t xml:space="preserve"> Hasil Perhitungan </w:t>
      </w:r>
      <w:r w:rsidRPr="00902A20">
        <w:rPr>
          <w:i/>
          <w:lang w:val="en-ID"/>
        </w:rPr>
        <w:t>df</w:t>
      </w:r>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2A55E50E" w:rsidR="0045746F" w:rsidRDefault="007C22FF" w:rsidP="007C22FF">
      <w:pPr>
        <w:pStyle w:val="Heading4"/>
        <w:rPr>
          <w:i w:val="0"/>
          <w:lang w:val="en-ID"/>
        </w:rPr>
      </w:pPr>
      <w:r>
        <w:rPr>
          <w:i w:val="0"/>
          <w:lang w:val="en-ID"/>
        </w:rPr>
        <w:t>Idf</w:t>
      </w:r>
    </w:p>
    <w:p w14:paraId="3C4119A9" w14:textId="4C77E0C3" w:rsidR="0045746F" w:rsidRDefault="0045746F" w:rsidP="0045746F">
      <w:pPr>
        <w:rPr>
          <w:lang w:val="en-ID"/>
        </w:rPr>
      </w:pPr>
      <w:r>
        <w:rPr>
          <w:lang w:val="en-ID"/>
        </w:rPr>
        <w:t xml:space="preserve">Perhitungan </w:t>
      </w:r>
      <w:r w:rsidR="00FA308A">
        <w:rPr>
          <w:lang w:val="en-ID"/>
        </w:rPr>
        <w:t>Idf dilakukan berdasarkan persamaan</w:t>
      </w:r>
    </w:p>
    <w:p w14:paraId="2DF68231" w14:textId="1738738F" w:rsidR="00FA308A" w:rsidRDefault="00FA308A" w:rsidP="0045746F">
      <w:pPr>
        <w:rPr>
          <w:lang w:val="en-ID"/>
        </w:rPr>
      </w:pPr>
      <w:r>
        <w:rPr>
          <w:lang w:val="en-ID"/>
        </w:rPr>
        <w:t>Contoh perhitungan Idf untuk kata ‘agus’, ‘ahmad’, dan ‘ajar’:</w:t>
      </w:r>
    </w:p>
    <w:p w14:paraId="6BB5E55A" w14:textId="01DE7088" w:rsidR="00FA308A" w:rsidRPr="004A1BB1" w:rsidRDefault="00A0597A"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A0597A"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A0597A"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A0597A"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281490E" w14:textId="536B19CC" w:rsidR="00FA308A" w:rsidRDefault="00FA308A" w:rsidP="0045746F">
      <w:pPr>
        <w:rPr>
          <w:lang w:val="en-ID"/>
        </w:rPr>
      </w:pPr>
    </w:p>
    <w:p w14:paraId="7D8DCE97" w14:textId="4C212305" w:rsidR="00425AEA" w:rsidRPr="00425AEA" w:rsidRDefault="00425AEA" w:rsidP="00425AEA">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7</w:t>
      </w:r>
      <w:r w:rsidR="003B655F">
        <w:fldChar w:fldCharType="end"/>
      </w:r>
      <w:r>
        <w:rPr>
          <w:lang w:val="en-ID"/>
        </w:rPr>
        <w:t xml:space="preserve"> Hasil Perhitungan </w:t>
      </w:r>
      <w:r w:rsidRPr="00425AEA">
        <w:rPr>
          <w:i/>
          <w:lang w:val="en-ID"/>
        </w:rPr>
        <w:t>idf</w:t>
      </w:r>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5DD1338E" w:rsidR="007C22FF" w:rsidRDefault="00CB1B03" w:rsidP="00CB1B03">
      <w:pPr>
        <w:pStyle w:val="Heading3"/>
        <w:rPr>
          <w:lang w:val="en-ID"/>
        </w:rPr>
      </w:pPr>
      <w:r>
        <w:rPr>
          <w:lang w:val="en-ID"/>
        </w:rPr>
        <w:t>BM25</w:t>
      </w:r>
    </w:p>
    <w:p w14:paraId="3DB3B17E" w14:textId="1547B009" w:rsidR="00CB1B03" w:rsidRPr="00CB1B03" w:rsidRDefault="00CB1B03" w:rsidP="00CB1B03">
      <w:pPr>
        <w:pStyle w:val="BodyText"/>
        <w:rPr>
          <w:noProof/>
          <w:lang w:val="en-ID"/>
        </w:rPr>
      </w:pPr>
      <w:r>
        <w:rPr>
          <w:noProof/>
          <w:lang w:val="en-ID"/>
        </w:rPr>
        <w:t xml:space="preserve">Perhitungan BM25 akan dilakukan sesuai dengan Persamaan (..)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p>
    <w:p w14:paraId="5D515328" w14:textId="04658E73" w:rsidR="00CB1B03" w:rsidRPr="004A1BB1" w:rsidRDefault="00A0597A"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A0597A"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A0597A"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A0597A"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A0597A"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A0597A"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A0597A"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A0597A"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A0597A"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A0597A"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A0597A"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2CC17776" w14:textId="77777777" w:rsidR="00134054" w:rsidRPr="004A1BB1" w:rsidRDefault="00134054" w:rsidP="004B19F9">
      <w:pPr>
        <w:pStyle w:val="BodyText"/>
        <w:rPr>
          <w:sz w:val="22"/>
        </w:rPr>
        <w:sectPr w:rsidR="00134054" w:rsidRPr="004A1BB1" w:rsidSect="00436E38">
          <w:pgSz w:w="11906" w:h="16838"/>
          <w:pgMar w:top="1985" w:right="1701" w:bottom="1701" w:left="2268" w:header="709" w:footer="709" w:gutter="0"/>
          <w:pgNumType w:start="1"/>
          <w:cols w:space="708"/>
          <w:titlePg/>
          <w:docGrid w:linePitch="360"/>
        </w:sectPr>
      </w:pPr>
    </w:p>
    <w:p w14:paraId="6BCDBF46" w14:textId="2975F194" w:rsidR="00B96A2C" w:rsidRPr="004A1BB1" w:rsidRDefault="00B96A2C" w:rsidP="004B19F9">
      <w:pPr>
        <w:pStyle w:val="BodyText"/>
        <w:rPr>
          <w:sz w:val="22"/>
        </w:rPr>
      </w:pPr>
    </w:p>
    <w:p w14:paraId="5672DED2" w14:textId="5990A1F8" w:rsidR="00B96A2C" w:rsidRPr="004A1BB1" w:rsidRDefault="00A0597A"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09635045" w:rsidR="007B722F" w:rsidRPr="007B722F" w:rsidRDefault="007B722F" w:rsidP="007B722F">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8</w:t>
      </w:r>
      <w:r w:rsidR="003B655F">
        <w:fldChar w:fldCharType="end"/>
      </w:r>
      <w:r>
        <w:rPr>
          <w:lang w:val="en-ID"/>
        </w:rPr>
        <w:t xml:space="preserve"> Hasil Perhitungan BM25</w:t>
      </w:r>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r>
        <w:rPr>
          <w:lang w:val="en-ID"/>
        </w:rPr>
        <w:t xml:space="preserve">Perhitungan </w:t>
      </w:r>
      <w:r w:rsidRPr="003B655F">
        <w:rPr>
          <w:i/>
          <w:lang w:val="en-ID"/>
        </w:rPr>
        <w:t>PageRank</w:t>
      </w:r>
    </w:p>
    <w:p w14:paraId="3B301FBF" w14:textId="7A73F1B0" w:rsidR="003B655F" w:rsidRDefault="003B655F" w:rsidP="003B655F">
      <w:pPr>
        <w:pStyle w:val="BodyText"/>
        <w:rPr>
          <w:lang w:val="en-ID"/>
        </w:rPr>
      </w:pPr>
      <w:r>
        <w:rPr>
          <w:lang w:val="en-ID"/>
        </w:rPr>
        <w:t>Inisialisasi awal bobot PageRank</w:t>
      </w:r>
    </w:p>
    <w:p w14:paraId="44BC39C1" w14:textId="6B648228" w:rsidR="003B655F" w:rsidRPr="003B655F" w:rsidRDefault="003B655F" w:rsidP="003B655F">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rPr>
          <w:lang w:val="en-ID"/>
        </w:rPr>
        <w:t xml:space="preserve"> Inisialisasi Awal Bobot </w:t>
      </w:r>
      <w:r w:rsidRPr="003B655F">
        <w:rPr>
          <w:i/>
          <w:lang w:val="en-ID"/>
        </w:rPr>
        <w:t>PageRank</w:t>
      </w:r>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3B655F" w:rsidRDefault="003B655F" w:rsidP="003B655F">
            <w:pPr>
              <w:spacing w:after="0"/>
              <w:jc w:val="center"/>
              <w:rPr>
                <w:rFonts w:eastAsia="Times New Roman" w:cs="Calibri"/>
                <w:color w:val="000000"/>
                <w:sz w:val="22"/>
                <w:lang w:val="en-US"/>
              </w:rPr>
            </w:pPr>
            <w:r>
              <w:rPr>
                <w:rFonts w:eastAsia="Times New Roman" w:cs="Calibri"/>
                <w:color w:val="000000"/>
                <w:sz w:val="22"/>
                <w:lang w:val="en-US"/>
              </w:rPr>
              <w:t xml:space="preserve">Kalimat </w:t>
            </w:r>
          </w:p>
        </w:tc>
        <w:tc>
          <w:tcPr>
            <w:tcW w:w="1680" w:type="dxa"/>
            <w:shd w:val="clear" w:color="auto" w:fill="auto"/>
            <w:noWrap/>
            <w:vAlign w:val="center"/>
            <w:hideMark/>
          </w:tcPr>
          <w:p w14:paraId="79951087" w14:textId="22E819F2" w:rsidR="003B655F" w:rsidRPr="003B655F" w:rsidRDefault="003B655F" w:rsidP="003B655F">
            <w:pPr>
              <w:spacing w:after="0"/>
              <w:jc w:val="center"/>
              <w:rPr>
                <w:rFonts w:eastAsia="Times New Roman" w:cs="Calibri"/>
                <w:i/>
                <w:color w:val="000000"/>
                <w:sz w:val="22"/>
                <w:lang w:val="en-US"/>
              </w:rPr>
            </w:pPr>
            <w:r>
              <w:rPr>
                <w:rFonts w:eastAsia="Times New Roman" w:cs="Calibri"/>
                <w:i/>
                <w:color w:val="000000"/>
                <w:sz w:val="22"/>
                <w:lang w:val="en-US"/>
              </w:rPr>
              <w:t>P</w:t>
            </w:r>
            <w:r w:rsidRPr="003B655F">
              <w:rPr>
                <w:rFonts w:eastAsia="Times New Roman" w:cs="Calibri"/>
                <w:i/>
                <w:color w:val="000000"/>
                <w:sz w:val="22"/>
                <w:lang w:val="en-US"/>
              </w:rPr>
              <w:t>age</w:t>
            </w:r>
            <w:r>
              <w:rPr>
                <w:rFonts w:eastAsia="Times New Roman" w:cs="Calibri"/>
                <w:i/>
                <w:color w:val="000000"/>
                <w:sz w:val="22"/>
                <w:lang w:val="en-US"/>
              </w:rPr>
              <w:t>R</w:t>
            </w:r>
            <w:r w:rsidRPr="003B655F">
              <w:rPr>
                <w:rFonts w:eastAsia="Times New Roman" w:cs="Calibri"/>
                <w:i/>
                <w:color w:val="000000"/>
                <w:sz w:val="22"/>
                <w:lang w:val="en-US"/>
              </w:rPr>
              <w:t>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lastRenderedPageBreak/>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4D0BF30F" w14:textId="77777777" w:rsidR="003B655F" w:rsidRDefault="003B655F" w:rsidP="003B655F">
      <w:pPr>
        <w:pStyle w:val="BodyText"/>
        <w:rPr>
          <w:lang w:val="en-ID"/>
        </w:rPr>
      </w:pPr>
    </w:p>
    <w:p w14:paraId="36E5039C" w14:textId="17EE5D02" w:rsidR="003B655F" w:rsidRPr="003B655F" w:rsidRDefault="003B655F" w:rsidP="003B655F">
      <w:pPr>
        <w:pStyle w:val="BodyText"/>
        <w:rPr>
          <w:lang w:val="en-ID"/>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oMath>
      </m:oMathPara>
    </w:p>
    <w:p w14:paraId="5ECBA84A" w14:textId="5B24E8D1" w:rsidR="003B655F" w:rsidRPr="003B655F" w:rsidRDefault="003B655F" w:rsidP="003B655F">
      <w:pPr>
        <w:pStyle w:val="BodyText"/>
        <w:rPr>
          <w:lang w:val="en-ID"/>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j</m:t>
                      </m:r>
                    </m:sub>
                  </m:sSub>
                </m:e>
              </m:d>
            </m:e>
          </m:nary>
        </m:oMath>
      </m:oMathPara>
    </w:p>
    <w:p w14:paraId="6B420228" w14:textId="693D8A95" w:rsidR="003B655F" w:rsidRPr="00185D8C" w:rsidRDefault="00A0597A"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1</m:t>
                  </m:r>
                  <m:r>
                    <w:rPr>
                      <w:rFonts w:ascii="Cambria Math" w:hAnsi="Cambria Math" w:cstheme="minorHAnsi"/>
                      <w:noProof/>
                      <w:szCs w:val="24"/>
                    </w:rPr>
                    <m:t>,kal</m:t>
                  </m:r>
                  <m:r>
                    <w:rPr>
                      <w:rFonts w:ascii="Cambria Math" w:hAnsi="Cambria Math" w:cstheme="minorHAnsi"/>
                      <w:noProof/>
                      <w:szCs w:val="24"/>
                    </w:rPr>
                    <m:t>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m:t>
                      </m:r>
                      <m:r>
                        <w:rPr>
                          <w:rFonts w:ascii="Cambria Math" w:hAnsi="Cambria Math" w:cstheme="minorHAnsi"/>
                          <w:noProof/>
                          <w:szCs w:val="24"/>
                        </w:rPr>
                        <m:t>,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A0597A"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1</m:t>
                  </m:r>
                  <m:r>
                    <w:rPr>
                      <w:rFonts w:ascii="Cambria Math" w:hAnsi="Cambria Math" w:cstheme="minorHAnsi"/>
                      <w:noProof/>
                      <w:szCs w:val="24"/>
                    </w:rPr>
                    <m:t>,kal</m:t>
                  </m:r>
                  <m:r>
                    <w:rPr>
                      <w:rFonts w:ascii="Cambria Math" w:hAnsi="Cambria Math" w:cstheme="minorHAnsi"/>
                      <w:noProof/>
                      <w:szCs w:val="24"/>
                    </w:rPr>
                    <m:t>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m:t>
                      </m:r>
                      <m:r>
                        <w:rPr>
                          <w:rFonts w:ascii="Cambria Math" w:hAnsi="Cambria Math" w:cstheme="minorHAnsi"/>
                          <w:noProof/>
                          <w:szCs w:val="24"/>
                        </w:rPr>
                        <m:t>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m:t>
                      </m:r>
                      <m:r>
                        <w:rPr>
                          <w:rFonts w:ascii="Cambria Math" w:hAnsi="Cambria Math" w:cstheme="minorHAnsi"/>
                          <w:noProof/>
                          <w:szCs w:val="24"/>
                        </w:rPr>
                        <m:t>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m:t>
                      </m:r>
                      <m:r>
                        <w:rPr>
                          <w:rFonts w:ascii="Cambria Math" w:hAnsi="Cambria Math" w:cstheme="minorHAnsi"/>
                          <w:noProof/>
                          <w:szCs w:val="24"/>
                        </w:rPr>
                        <m:t>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m:t>
                      </m:r>
                      <m:r>
                        <w:rPr>
                          <w:rFonts w:ascii="Cambria Math" w:hAnsi="Cambria Math" w:cstheme="minorHAnsi"/>
                          <w:noProof/>
                          <w:szCs w:val="24"/>
                        </w:rPr>
                        <m:t>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m:t>
                      </m:r>
                      <m:r>
                        <w:rPr>
                          <w:rFonts w:ascii="Cambria Math" w:hAnsi="Cambria Math" w:cstheme="minorHAnsi"/>
                          <w:noProof/>
                          <w:szCs w:val="24"/>
                        </w:rPr>
                        <m:t>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m:t>
                      </m:r>
                      <m:r>
                        <w:rPr>
                          <w:rFonts w:ascii="Cambria Math" w:hAnsi="Cambria Math" w:cstheme="minorHAnsi"/>
                          <w:noProof/>
                          <w:szCs w:val="24"/>
                        </w:rPr>
                        <m:t>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m:t>
                      </m:r>
                      <m:r>
                        <w:rPr>
                          <w:rFonts w:ascii="Cambria Math" w:hAnsi="Cambria Math" w:cstheme="minorHAnsi"/>
                          <w:noProof/>
                          <w:szCs w:val="24"/>
                        </w:rPr>
                        <m:t>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m:t>
                      </m:r>
                      <m:r>
                        <w:rPr>
                          <w:rFonts w:ascii="Cambria Math" w:hAnsi="Cambria Math" w:cstheme="minorHAnsi"/>
                          <w:noProof/>
                          <w:szCs w:val="24"/>
                        </w:rPr>
                        <m:t>10</m:t>
                      </m:r>
                    </m:sub>
                  </m:sSub>
                  <m:r>
                    <w:rPr>
                      <w:rFonts w:ascii="Cambria Math" w:hAnsi="Cambria Math" w:cstheme="minorHAnsi"/>
                      <w:noProof/>
                      <w:szCs w:val="24"/>
                    </w:rPr>
                    <m:t>)</m:t>
                  </m:r>
                </m:e>
              </m:eqArr>
            </m:den>
          </m:f>
          <m:r>
            <w:rPr>
              <w:rFonts w:ascii="Cambria Math" w:hAnsi="Cambria Math" w:cstheme="minorHAnsi"/>
              <w:noProof/>
              <w:szCs w:val="24"/>
            </w:rPr>
            <m:t xml:space="preserve"> </m:t>
          </m:r>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A0597A"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ctrlPr>
                    <w:rPr>
                      <w:rFonts w:ascii="Cambria Math" w:eastAsia="Times New Roman" w:cs="Calibri"/>
                      <w:color w:val="000000"/>
                      <w:sz w:val="22"/>
                      <w:lang w:val="en-US"/>
                    </w:rPr>
                  </m:ctrlPr>
                </m:e>
                <m:e>
                  <m:r>
                    <w:rPr>
                      <w:rFonts w:ascii="Cambria Math" w:eastAsia="Times New Roman" w:cs="Calibri"/>
                      <w:color w:val="000000"/>
                      <w:sz w:val="22"/>
                      <w:lang w:val="en-US"/>
                    </w:rPr>
                    <m:t>0,815057+1,271213+0+0,386204+2,932162)</m:t>
                  </m:r>
                  <m:ctrlPr>
                    <w:rPr>
                      <w:rFonts w:ascii="Cambria Math" w:eastAsia="Times New Roman" w:cs="Calibri"/>
                      <w:color w:val="000000"/>
                      <w:sz w:val="22"/>
                      <w:lang w:val="en-US"/>
                    </w:rPr>
                  </m:ctrlPr>
                </m:e>
              </m:eqArr>
            </m:den>
          </m:f>
          <m:r>
            <w:rPr>
              <w:rFonts w:ascii="Cambria Math" w:hAnsi="Cambria Math" w:cstheme="minorHAnsi"/>
              <w:noProof/>
              <w:sz w:val="22"/>
            </w:rPr>
            <m:t xml:space="preserve"> </m:t>
          </m:r>
          <m:r>
            <w:rPr>
              <w:rFonts w:ascii="Cambria Math" w:hAnsi="Cambria Math" w:cstheme="minorHAnsi"/>
              <w:noProof/>
              <w:sz w:val="22"/>
            </w:rPr>
            <m:t>0,863170087</m:t>
          </m:r>
        </m:oMath>
      </m:oMathPara>
    </w:p>
    <w:p w14:paraId="2B2BBBC6" w14:textId="77BE76CE" w:rsidR="004A1BB1" w:rsidRDefault="004A1BB1"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r>
          <w:rPr>
            <w:rFonts w:ascii="Cambria Math" w:hAnsi="Cambria Math"/>
            <w:noProof/>
            <w:sz w:val="22"/>
          </w:rPr>
          <m:t>0,101031933</m:t>
        </m:r>
        <m:r>
          <w:rPr>
            <w:rFonts w:ascii="Cambria Math" w:hAnsi="Cambria Math"/>
            <w:noProof/>
            <w:sz w:val="22"/>
          </w:rPr>
          <m:t xml:space="preserve"> </m:t>
        </m:r>
        <m:r>
          <w:rPr>
            <w:rFonts w:ascii="Cambria Math" w:hAnsi="Cambria Math"/>
            <w:noProof/>
            <w:sz w:val="22"/>
          </w:rPr>
          <m:t xml:space="preserve"> </m:t>
        </m:r>
      </m:oMath>
      <w:r>
        <w:rPr>
          <w:sz w:val="22"/>
          <w:lang w:val="en-ID"/>
        </w:rPr>
        <w:t xml:space="preserve"> </w:t>
      </w:r>
    </w:p>
    <w:p w14:paraId="544091BB" w14:textId="568BADF3" w:rsidR="00B40DCC" w:rsidRPr="00185D8C"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m:t>
              </m:r>
              <m:r>
                <w:rPr>
                  <w:rFonts w:ascii="Cambria Math" w:hAnsi="Cambria Math"/>
                  <w:noProof/>
                </w:rPr>
                <m: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m:t>
                  </m:r>
                  <m:r>
                    <w:rPr>
                      <w:rFonts w:ascii="Cambria Math" w:hAnsi="Cambria Math" w:cstheme="minorHAnsi"/>
                      <w:noProof/>
                      <w:szCs w:val="24"/>
                    </w:rPr>
                    <m:t>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m:t>
                      </m:r>
                      <m:r>
                        <w:rPr>
                          <w:rFonts w:ascii="Cambria Math" w:hAnsi="Cambria Math" w:cstheme="minorHAnsi"/>
                          <w:noProof/>
                          <w:szCs w:val="24"/>
                        </w:rPr>
                        <m:t>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3</m:t>
                  </m:r>
                </m:sub>
              </m:sSub>
            </m:e>
          </m:d>
        </m:oMath>
      </m:oMathPara>
    </w:p>
    <w:p w14:paraId="4C238295" w14:textId="6BB112B4" w:rsidR="00B40DCC" w:rsidRPr="009A1516"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m:t>
              </m:r>
              <m:r>
                <w:rPr>
                  <w:rFonts w:ascii="Cambria Math" w:hAnsi="Cambria Math"/>
                  <w:noProof/>
                </w:rPr>
                <m: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m:t>
                  </m:r>
                  <m:r>
                    <w:rPr>
                      <w:rFonts w:ascii="Cambria Math" w:hAnsi="Cambria Math" w:cstheme="minorHAnsi"/>
                      <w:noProof/>
                      <w:szCs w:val="24"/>
                    </w:rPr>
                    <m:t>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m:t>
                      </m:r>
                      <m:r>
                        <w:rPr>
                          <w:rFonts w:ascii="Cambria Math" w:hAnsi="Cambria Math" w:cstheme="minorHAnsi"/>
                          <w:noProof/>
                          <w:szCs w:val="24"/>
                        </w:rPr>
                        <m:t>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3</m:t>
                      </m:r>
                      <m:r>
                        <w:rPr>
                          <w:rFonts w:ascii="Cambria Math" w:hAnsi="Cambria Math" w:cstheme="minorHAnsi"/>
                          <w:noProof/>
                          <w:szCs w:val="24"/>
                        </w:rPr>
                        <m:t>,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3</m:t>
                  </m:r>
                </m:sub>
              </m:sSub>
            </m:e>
          </m:d>
        </m:oMath>
      </m:oMathPara>
    </w:p>
    <w:p w14:paraId="09556B32" w14:textId="1B63E09F" w:rsidR="00B40DCC" w:rsidRPr="004A1BB1" w:rsidRDefault="00B40DCC"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m:t>
              </m:r>
              <m:r>
                <w:rPr>
                  <w:rFonts w:ascii="Cambria Math" w:hAnsi="Cambria Math"/>
                  <w:noProof/>
                  <w:sz w:val="22"/>
                </w:rPr>
                <m: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m:t>
                  </m:r>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m:t>
                  </m:r>
                  <m:r>
                    <m:rPr>
                      <m:sty m:val="p"/>
                    </m:rPr>
                    <w:rPr>
                      <w:rFonts w:ascii="Cambria Math" w:eastAsia="Times New Roman" w:cs="Calibri"/>
                      <w:color w:val="000000"/>
                      <w:sz w:val="22"/>
                      <w:lang w:val="en-US"/>
                    </w:rPr>
                    <m:t>0,702632</m:t>
                  </m:r>
                  <m:r>
                    <m:rPr>
                      <m:sty m:val="p"/>
                    </m:rPr>
                    <w:rPr>
                      <w:rFonts w:ascii="Cambria Math" w:eastAsia="Times New Roman" w:cs="Calibri"/>
                      <w:color w:val="000000"/>
                      <w:sz w:val="22"/>
                      <w:lang w:val="en-US"/>
                    </w:rPr>
                    <m:t>+</m:t>
                  </m:r>
                  <m:r>
                    <m:rPr>
                      <m:sty m:val="p"/>
                    </m:rPr>
                    <w:rPr>
                      <w:rFonts w:ascii="Cambria Math" w:eastAsia="Times New Roman" w:cs="Calibri"/>
                      <w:color w:val="000000"/>
                      <w:sz w:val="22"/>
                      <w:lang w:val="en-US"/>
                    </w:rPr>
                    <m:t>0</m:t>
                  </m:r>
                  <m:r>
                    <m:rPr>
                      <m:sty m:val="p"/>
                    </m:rPr>
                    <w:rPr>
                      <w:rFonts w:ascii="Cambria Math" w:eastAsia="Times New Roman" w:cs="Calibri"/>
                      <w:color w:val="000000"/>
                      <w:sz w:val="22"/>
                      <w:lang w:val="en-US"/>
                    </w:rPr>
                    <m:t>+</m:t>
                  </m:r>
                  <m:ctrlPr>
                    <w:rPr>
                      <w:rFonts w:ascii="Cambria Math" w:eastAsia="Times New Roman" w:cs="Calibri"/>
                      <w:color w:val="000000"/>
                      <w:sz w:val="22"/>
                      <w:lang w:val="en-US"/>
                    </w:rPr>
                  </m:ctrlPr>
                </m:e>
                <m:e>
                  <m:r>
                    <w:rPr>
                      <w:rFonts w:ascii="Cambria Math" w:eastAsia="Times New Roman" w:cs="Calibri"/>
                      <w:color w:val="000000"/>
                      <w:sz w:val="22"/>
                      <w:lang w:val="en-US"/>
                    </w:rPr>
                    <m:t>1,684469</m:t>
                  </m:r>
                  <m:r>
                    <w:rPr>
                      <w:rFonts w:ascii="Cambria Math" w:eastAsia="Times New Roman" w:cs="Calibri"/>
                      <w:color w:val="000000"/>
                      <w:sz w:val="22"/>
                      <w:lang w:val="en-US"/>
                    </w:rPr>
                    <m:t>+</m:t>
                  </m:r>
                  <m:r>
                    <w:rPr>
                      <w:rFonts w:ascii="Cambria Math" w:eastAsia="Times New Roman" w:cs="Calibri"/>
                      <w:color w:val="000000"/>
                      <w:sz w:val="22"/>
                      <w:lang w:val="en-US"/>
                    </w:rPr>
                    <m:t>1,986118</m:t>
                  </m:r>
                  <m:r>
                    <w:rPr>
                      <w:rFonts w:ascii="Cambria Math" w:eastAsia="Times New Roman" w:cs="Calibri"/>
                      <w:color w:val="000000"/>
                      <w:sz w:val="22"/>
                      <w:lang w:val="en-US"/>
                    </w:rPr>
                    <m:t>+</m:t>
                  </m:r>
                  <m:r>
                    <w:rPr>
                      <w:rFonts w:ascii="Cambria Math" w:eastAsia="Times New Roman" w:cs="Calibri"/>
                      <w:color w:val="000000"/>
                      <w:sz w:val="22"/>
                      <w:lang w:val="en-US"/>
                    </w:rPr>
                    <m:t>2,075131</m:t>
                  </m:r>
                  <m:r>
                    <w:rPr>
                      <w:rFonts w:ascii="Cambria Math" w:eastAsia="Times New Roman" w:cs="Calibri"/>
                      <w:color w:val="000000"/>
                      <w:sz w:val="22"/>
                      <w:lang w:val="en-US"/>
                    </w:rPr>
                    <m:t>+0+</m:t>
                  </m:r>
                  <m:r>
                    <w:rPr>
                      <w:rFonts w:ascii="Cambria Math" w:eastAsia="Times New Roman" w:cs="Calibri"/>
                      <w:color w:val="000000"/>
                      <w:sz w:val="22"/>
                      <w:lang w:val="en-US"/>
                    </w:rPr>
                    <m:t>2,074821</m:t>
                  </m:r>
                  <w:bookmarkStart w:id="78" w:name="_GoBack"/>
                  <w:bookmarkEnd w:id="78"/>
                  <m:r>
                    <w:rPr>
                      <w:rFonts w:ascii="Cambria Math" w:eastAsia="Times New Roman" w:cs="Calibri"/>
                      <w:color w:val="000000"/>
                      <w:sz w:val="22"/>
                      <w:lang w:val="en-US"/>
                    </w:rPr>
                    <m:t>)</m:t>
                  </m:r>
                  <m:ctrlPr>
                    <w:rPr>
                      <w:rFonts w:ascii="Cambria Math" w:eastAsia="Times New Roman" w:cs="Calibri"/>
                      <w:color w:val="000000"/>
                      <w:sz w:val="22"/>
                      <w:lang w:val="en-US"/>
                    </w:rPr>
                  </m:ctrlPr>
                </m:e>
              </m:eqArr>
            </m:den>
          </m:f>
          <m:r>
            <w:rPr>
              <w:rFonts w:ascii="Cambria Math" w:hAnsi="Cambria Math" w:cstheme="minorHAnsi"/>
              <w:noProof/>
              <w:sz w:val="22"/>
            </w:rPr>
            <m:t xml:space="preserve"> 0,863170087</m:t>
          </m:r>
        </m:oMath>
      </m:oMathPara>
    </w:p>
    <w:p w14:paraId="2CFE0135" w14:textId="0C816313" w:rsidR="00B40DCC" w:rsidRPr="004A1BB1" w:rsidRDefault="00B40DCC"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m:t>
            </m:r>
            <m:r>
              <w:rPr>
                <w:rFonts w:ascii="Cambria Math" w:hAnsi="Cambria Math"/>
                <w:noProof/>
                <w:sz w:val="22"/>
              </w:rPr>
              <m:t>3</m:t>
            </m:r>
          </m:sub>
        </m:sSub>
        <m:r>
          <w:rPr>
            <w:rFonts w:ascii="Cambria Math" w:hAnsi="Cambria Math"/>
            <w:noProof/>
            <w:sz w:val="22"/>
          </w:rPr>
          <m:t>=</m:t>
        </m:r>
        <m:r>
          <w:rPr>
            <w:rFonts w:ascii="Cambria Math" w:hAnsi="Cambria Math"/>
            <w:noProof/>
            <w:sz w:val="22"/>
          </w:rPr>
          <m:t xml:space="preserve"> </m:t>
        </m:r>
      </m:oMath>
      <w:r>
        <w:rPr>
          <w:sz w:val="22"/>
          <w:lang w:val="en-ID"/>
        </w:rPr>
        <w:t xml:space="preserve"> </w:t>
      </w:r>
      <w:r w:rsidRPr="004A1BB1">
        <w:rPr>
          <w:sz w:val="22"/>
          <w:lang w:val="en-ID"/>
        </w:rPr>
        <w:t>0,101031933</w:t>
      </w:r>
    </w:p>
    <w:p w14:paraId="724279DA" w14:textId="77777777" w:rsidR="00B40DCC" w:rsidRPr="00185D8C"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7B49A6FD" w14:textId="77777777" w:rsidR="00B40DCC" w:rsidRPr="009A1516"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3982F6B" w14:textId="77777777" w:rsidR="00B40DCC" w:rsidRPr="004A1BB1" w:rsidRDefault="00B40DCC"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ctrlPr>
                    <w:rPr>
                      <w:rFonts w:ascii="Cambria Math" w:eastAsia="Times New Roman" w:cs="Calibri"/>
                      <w:color w:val="000000"/>
                      <w:sz w:val="22"/>
                      <w:lang w:val="en-US"/>
                    </w:rPr>
                  </m:ctrlPr>
                </m:e>
                <m:e>
                  <m:r>
                    <w:rPr>
                      <w:rFonts w:ascii="Cambria Math" w:eastAsia="Times New Roman" w:cs="Calibri"/>
                      <w:color w:val="000000"/>
                      <w:sz w:val="22"/>
                      <w:lang w:val="en-US"/>
                    </w:rPr>
                    <m:t>0,815057+1,271213+0+0,386204+2,932162)</m:t>
                  </m:r>
                  <m:ctrlPr>
                    <w:rPr>
                      <w:rFonts w:ascii="Cambria Math" w:eastAsia="Times New Roman" w:cs="Calibri"/>
                      <w:color w:val="000000"/>
                      <w:sz w:val="22"/>
                      <w:lang w:val="en-US"/>
                    </w:rPr>
                  </m:ctrlPr>
                </m:e>
              </m:eqArr>
            </m:den>
          </m:f>
          <m:r>
            <w:rPr>
              <w:rFonts w:ascii="Cambria Math" w:hAnsi="Cambria Math" w:cstheme="minorHAnsi"/>
              <w:noProof/>
              <w:sz w:val="22"/>
            </w:rPr>
            <m:t xml:space="preserve"> 0,863170087</m:t>
          </m:r>
        </m:oMath>
      </m:oMathPara>
    </w:p>
    <w:p w14:paraId="10601149" w14:textId="77777777" w:rsidR="00B40DCC" w:rsidRPr="004A1BB1" w:rsidRDefault="00B40DCC"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r>
          <w:rPr>
            <w:rFonts w:ascii="Cambria Math" w:hAnsi="Cambria Math"/>
            <w:noProof/>
            <w:sz w:val="22"/>
          </w:rPr>
          <m:t xml:space="preserve"> </m:t>
        </m:r>
      </m:oMath>
      <w:r>
        <w:rPr>
          <w:sz w:val="22"/>
          <w:lang w:val="en-ID"/>
        </w:rPr>
        <w:t xml:space="preserve"> </w:t>
      </w:r>
      <w:r w:rsidRPr="004A1BB1">
        <w:rPr>
          <w:sz w:val="22"/>
          <w:lang w:val="en-ID"/>
        </w:rPr>
        <w:t>0,101031933</w:t>
      </w:r>
    </w:p>
    <w:p w14:paraId="301EE45B" w14:textId="77777777" w:rsidR="00B40DCC" w:rsidRPr="00185D8C"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2C2B3999" w14:textId="77777777" w:rsidR="00B40DCC" w:rsidRPr="009A1516"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114D6173" w14:textId="77777777" w:rsidR="00B40DCC" w:rsidRPr="004A1BB1" w:rsidRDefault="00B40DCC"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ctrlPr>
                    <w:rPr>
                      <w:rFonts w:ascii="Cambria Math" w:eastAsia="Times New Roman" w:cs="Calibri"/>
                      <w:color w:val="000000"/>
                      <w:sz w:val="22"/>
                      <w:lang w:val="en-US"/>
                    </w:rPr>
                  </m:ctrlPr>
                </m:e>
                <m:e>
                  <m:r>
                    <w:rPr>
                      <w:rFonts w:ascii="Cambria Math" w:eastAsia="Times New Roman" w:cs="Calibri"/>
                      <w:color w:val="000000"/>
                      <w:sz w:val="22"/>
                      <w:lang w:val="en-US"/>
                    </w:rPr>
                    <m:t>0,815057+1,271213+0+0,386204+2,932162)</m:t>
                  </m:r>
                  <m:ctrlPr>
                    <w:rPr>
                      <w:rFonts w:ascii="Cambria Math" w:eastAsia="Times New Roman" w:cs="Calibri"/>
                      <w:color w:val="000000"/>
                      <w:sz w:val="22"/>
                      <w:lang w:val="en-US"/>
                    </w:rPr>
                  </m:ctrlPr>
                </m:e>
              </m:eqArr>
            </m:den>
          </m:f>
          <m:r>
            <w:rPr>
              <w:rFonts w:ascii="Cambria Math" w:hAnsi="Cambria Math" w:cstheme="minorHAnsi"/>
              <w:noProof/>
              <w:sz w:val="22"/>
            </w:rPr>
            <m:t xml:space="preserve"> 0,863170087</m:t>
          </m:r>
        </m:oMath>
      </m:oMathPara>
    </w:p>
    <w:p w14:paraId="60A03B76" w14:textId="77777777" w:rsidR="00B40DCC" w:rsidRPr="004A1BB1" w:rsidRDefault="00B40DCC"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r>
          <w:rPr>
            <w:rFonts w:ascii="Cambria Math" w:hAnsi="Cambria Math"/>
            <w:noProof/>
            <w:sz w:val="22"/>
          </w:rPr>
          <m:t xml:space="preserve"> </m:t>
        </m:r>
      </m:oMath>
      <w:r>
        <w:rPr>
          <w:sz w:val="22"/>
          <w:lang w:val="en-ID"/>
        </w:rPr>
        <w:t xml:space="preserve"> </w:t>
      </w:r>
      <w:r w:rsidRPr="004A1BB1">
        <w:rPr>
          <w:sz w:val="22"/>
          <w:lang w:val="en-ID"/>
        </w:rPr>
        <w:t>0,101031933</w:t>
      </w:r>
    </w:p>
    <w:p w14:paraId="145CE5E6" w14:textId="77777777" w:rsidR="00B40DCC" w:rsidRPr="00185D8C"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EC68C5" w14:textId="77777777" w:rsidR="00B40DCC" w:rsidRPr="009A1516"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6A7C1A97" w14:textId="77777777" w:rsidR="00B40DCC" w:rsidRPr="004A1BB1" w:rsidRDefault="00B40DCC"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ctrlPr>
                    <w:rPr>
                      <w:rFonts w:ascii="Cambria Math" w:eastAsia="Times New Roman" w:cs="Calibri"/>
                      <w:color w:val="000000"/>
                      <w:sz w:val="22"/>
                      <w:lang w:val="en-US"/>
                    </w:rPr>
                  </m:ctrlPr>
                </m:e>
                <m:e>
                  <m:r>
                    <w:rPr>
                      <w:rFonts w:ascii="Cambria Math" w:eastAsia="Times New Roman" w:cs="Calibri"/>
                      <w:color w:val="000000"/>
                      <w:sz w:val="22"/>
                      <w:lang w:val="en-US"/>
                    </w:rPr>
                    <m:t>0,815057+1,271213+0+0,386204+2,932162)</m:t>
                  </m:r>
                  <m:ctrlPr>
                    <w:rPr>
                      <w:rFonts w:ascii="Cambria Math" w:eastAsia="Times New Roman" w:cs="Calibri"/>
                      <w:color w:val="000000"/>
                      <w:sz w:val="22"/>
                      <w:lang w:val="en-US"/>
                    </w:rPr>
                  </m:ctrlPr>
                </m:e>
              </m:eqArr>
            </m:den>
          </m:f>
          <m:r>
            <w:rPr>
              <w:rFonts w:ascii="Cambria Math" w:hAnsi="Cambria Math" w:cstheme="minorHAnsi"/>
              <w:noProof/>
              <w:sz w:val="22"/>
            </w:rPr>
            <m:t xml:space="preserve"> 0,863170087</m:t>
          </m:r>
        </m:oMath>
      </m:oMathPara>
    </w:p>
    <w:p w14:paraId="36150892" w14:textId="77777777" w:rsidR="00B40DCC" w:rsidRPr="004A1BB1" w:rsidRDefault="00B40DCC"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r>
          <w:rPr>
            <w:rFonts w:ascii="Cambria Math" w:hAnsi="Cambria Math"/>
            <w:noProof/>
            <w:sz w:val="22"/>
          </w:rPr>
          <m:t xml:space="preserve"> </m:t>
        </m:r>
      </m:oMath>
      <w:r>
        <w:rPr>
          <w:sz w:val="22"/>
          <w:lang w:val="en-ID"/>
        </w:rPr>
        <w:t xml:space="preserve"> </w:t>
      </w:r>
      <w:r w:rsidRPr="004A1BB1">
        <w:rPr>
          <w:sz w:val="22"/>
          <w:lang w:val="en-ID"/>
        </w:rPr>
        <w:t>0,101031933</w:t>
      </w:r>
    </w:p>
    <w:p w14:paraId="6841D91A" w14:textId="77777777" w:rsidR="00B40DCC" w:rsidRPr="00185D8C"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1329A47" w14:textId="77777777" w:rsidR="00B40DCC" w:rsidRPr="009A1516"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D557BD8" w14:textId="77777777" w:rsidR="00B40DCC" w:rsidRPr="004A1BB1" w:rsidRDefault="00B40DCC"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ctrlPr>
                    <w:rPr>
                      <w:rFonts w:ascii="Cambria Math" w:eastAsia="Times New Roman" w:cs="Calibri"/>
                      <w:color w:val="000000"/>
                      <w:sz w:val="22"/>
                      <w:lang w:val="en-US"/>
                    </w:rPr>
                  </m:ctrlPr>
                </m:e>
                <m:e>
                  <m:r>
                    <w:rPr>
                      <w:rFonts w:ascii="Cambria Math" w:eastAsia="Times New Roman" w:cs="Calibri"/>
                      <w:color w:val="000000"/>
                      <w:sz w:val="22"/>
                      <w:lang w:val="en-US"/>
                    </w:rPr>
                    <m:t>0,815057+1,271213+0+0,386204+2,932162)</m:t>
                  </m:r>
                  <m:ctrlPr>
                    <w:rPr>
                      <w:rFonts w:ascii="Cambria Math" w:eastAsia="Times New Roman" w:cs="Calibri"/>
                      <w:color w:val="000000"/>
                      <w:sz w:val="22"/>
                      <w:lang w:val="en-US"/>
                    </w:rPr>
                  </m:ctrlPr>
                </m:e>
              </m:eqArr>
            </m:den>
          </m:f>
          <m:r>
            <w:rPr>
              <w:rFonts w:ascii="Cambria Math" w:hAnsi="Cambria Math" w:cstheme="minorHAnsi"/>
              <w:noProof/>
              <w:sz w:val="22"/>
            </w:rPr>
            <m:t xml:space="preserve"> 0,863170087</m:t>
          </m:r>
        </m:oMath>
      </m:oMathPara>
    </w:p>
    <w:p w14:paraId="637CF671" w14:textId="77777777" w:rsidR="00B40DCC" w:rsidRPr="004A1BB1" w:rsidRDefault="00B40DCC"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r>
          <w:rPr>
            <w:rFonts w:ascii="Cambria Math" w:hAnsi="Cambria Math"/>
            <w:noProof/>
            <w:sz w:val="22"/>
          </w:rPr>
          <m:t xml:space="preserve"> </m:t>
        </m:r>
      </m:oMath>
      <w:r>
        <w:rPr>
          <w:sz w:val="22"/>
          <w:lang w:val="en-ID"/>
        </w:rPr>
        <w:t xml:space="preserve"> </w:t>
      </w:r>
      <w:r w:rsidRPr="004A1BB1">
        <w:rPr>
          <w:sz w:val="22"/>
          <w:lang w:val="en-ID"/>
        </w:rPr>
        <w:t>0,101031933</w:t>
      </w:r>
    </w:p>
    <w:p w14:paraId="3AC3ABCB" w14:textId="77777777" w:rsidR="00B40DCC" w:rsidRPr="00185D8C"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7FA25B11" w14:textId="77777777" w:rsidR="00B40DCC" w:rsidRPr="009A1516"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128C9097" w14:textId="77777777" w:rsidR="00B40DCC" w:rsidRPr="004A1BB1" w:rsidRDefault="00B40DCC"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ctrlPr>
                    <w:rPr>
                      <w:rFonts w:ascii="Cambria Math" w:eastAsia="Times New Roman" w:cs="Calibri"/>
                      <w:color w:val="000000"/>
                      <w:sz w:val="22"/>
                      <w:lang w:val="en-US"/>
                    </w:rPr>
                  </m:ctrlPr>
                </m:e>
                <m:e>
                  <m:r>
                    <w:rPr>
                      <w:rFonts w:ascii="Cambria Math" w:eastAsia="Times New Roman" w:cs="Calibri"/>
                      <w:color w:val="000000"/>
                      <w:sz w:val="22"/>
                      <w:lang w:val="en-US"/>
                    </w:rPr>
                    <m:t>0,815057+1,271213+0+0,386204+2,932162)</m:t>
                  </m:r>
                  <m:ctrlPr>
                    <w:rPr>
                      <w:rFonts w:ascii="Cambria Math" w:eastAsia="Times New Roman" w:cs="Calibri"/>
                      <w:color w:val="000000"/>
                      <w:sz w:val="22"/>
                      <w:lang w:val="en-US"/>
                    </w:rPr>
                  </m:ctrlPr>
                </m:e>
              </m:eqArr>
            </m:den>
          </m:f>
          <m:r>
            <w:rPr>
              <w:rFonts w:ascii="Cambria Math" w:hAnsi="Cambria Math" w:cstheme="minorHAnsi"/>
              <w:noProof/>
              <w:sz w:val="22"/>
            </w:rPr>
            <m:t xml:space="preserve"> 0,863170087</m:t>
          </m:r>
        </m:oMath>
      </m:oMathPara>
    </w:p>
    <w:p w14:paraId="3593BC9C" w14:textId="77777777" w:rsidR="00B40DCC" w:rsidRPr="004A1BB1" w:rsidRDefault="00B40DCC"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r>
          <w:rPr>
            <w:rFonts w:ascii="Cambria Math" w:hAnsi="Cambria Math"/>
            <w:noProof/>
            <w:sz w:val="22"/>
          </w:rPr>
          <m:t xml:space="preserve"> </m:t>
        </m:r>
      </m:oMath>
      <w:r>
        <w:rPr>
          <w:sz w:val="22"/>
          <w:lang w:val="en-ID"/>
        </w:rPr>
        <w:t xml:space="preserve"> </w:t>
      </w:r>
      <w:r w:rsidRPr="004A1BB1">
        <w:rPr>
          <w:sz w:val="22"/>
          <w:lang w:val="en-ID"/>
        </w:rPr>
        <w:t>0,101031933</w:t>
      </w:r>
    </w:p>
    <w:p w14:paraId="0614CDBE" w14:textId="77777777" w:rsidR="00B40DCC" w:rsidRPr="00185D8C"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67259B28" w14:textId="77777777" w:rsidR="00B40DCC" w:rsidRPr="009A1516"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28BE4305" w14:textId="77777777" w:rsidR="00B40DCC" w:rsidRPr="004A1BB1" w:rsidRDefault="00B40DCC"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ctrlPr>
                    <w:rPr>
                      <w:rFonts w:ascii="Cambria Math" w:eastAsia="Times New Roman" w:cs="Calibri"/>
                      <w:color w:val="000000"/>
                      <w:sz w:val="22"/>
                      <w:lang w:val="en-US"/>
                    </w:rPr>
                  </m:ctrlPr>
                </m:e>
                <m:e>
                  <m:r>
                    <w:rPr>
                      <w:rFonts w:ascii="Cambria Math" w:eastAsia="Times New Roman" w:cs="Calibri"/>
                      <w:color w:val="000000"/>
                      <w:sz w:val="22"/>
                      <w:lang w:val="en-US"/>
                    </w:rPr>
                    <m:t>0,815057+1,271213+0+0,386204+2,932162)</m:t>
                  </m:r>
                  <m:ctrlPr>
                    <w:rPr>
                      <w:rFonts w:ascii="Cambria Math" w:eastAsia="Times New Roman" w:cs="Calibri"/>
                      <w:color w:val="000000"/>
                      <w:sz w:val="22"/>
                      <w:lang w:val="en-US"/>
                    </w:rPr>
                  </m:ctrlPr>
                </m:e>
              </m:eqArr>
            </m:den>
          </m:f>
          <m:r>
            <w:rPr>
              <w:rFonts w:ascii="Cambria Math" w:hAnsi="Cambria Math" w:cstheme="minorHAnsi"/>
              <w:noProof/>
              <w:sz w:val="22"/>
            </w:rPr>
            <m:t xml:space="preserve"> 0,863170087</m:t>
          </m:r>
        </m:oMath>
      </m:oMathPara>
    </w:p>
    <w:p w14:paraId="261DE977" w14:textId="77777777" w:rsidR="00B40DCC" w:rsidRPr="004A1BB1" w:rsidRDefault="00B40DCC"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r>
          <w:rPr>
            <w:rFonts w:ascii="Cambria Math" w:hAnsi="Cambria Math"/>
            <w:noProof/>
            <w:sz w:val="22"/>
          </w:rPr>
          <m:t xml:space="preserve"> </m:t>
        </m:r>
      </m:oMath>
      <w:r>
        <w:rPr>
          <w:sz w:val="22"/>
          <w:lang w:val="en-ID"/>
        </w:rPr>
        <w:t xml:space="preserve"> </w:t>
      </w:r>
      <w:r w:rsidRPr="004A1BB1">
        <w:rPr>
          <w:sz w:val="22"/>
          <w:lang w:val="en-ID"/>
        </w:rPr>
        <w:t>0,101031933</w:t>
      </w:r>
    </w:p>
    <w:p w14:paraId="723377CD" w14:textId="77777777" w:rsidR="00B40DCC" w:rsidRPr="00185D8C"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3B87E61D" w14:textId="77777777" w:rsidR="00B40DCC" w:rsidRPr="009A1516" w:rsidRDefault="00B40DCC"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6793BD13" w14:textId="77777777" w:rsidR="00B40DCC" w:rsidRPr="004A1BB1" w:rsidRDefault="00B40DCC"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ctrlPr>
                    <w:rPr>
                      <w:rFonts w:ascii="Cambria Math" w:eastAsia="Times New Roman" w:cs="Calibri"/>
                      <w:color w:val="000000"/>
                      <w:sz w:val="22"/>
                      <w:lang w:val="en-US"/>
                    </w:rPr>
                  </m:ctrlPr>
                </m:e>
                <m:e>
                  <m:r>
                    <w:rPr>
                      <w:rFonts w:ascii="Cambria Math" w:eastAsia="Times New Roman" w:cs="Calibri"/>
                      <w:color w:val="000000"/>
                      <w:sz w:val="22"/>
                      <w:lang w:val="en-US"/>
                    </w:rPr>
                    <m:t>0,815057+1,271213+0+0,386204+2,932162)</m:t>
                  </m:r>
                  <m:ctrlPr>
                    <w:rPr>
                      <w:rFonts w:ascii="Cambria Math" w:eastAsia="Times New Roman" w:cs="Calibri"/>
                      <w:color w:val="000000"/>
                      <w:sz w:val="22"/>
                      <w:lang w:val="en-US"/>
                    </w:rPr>
                  </m:ctrlPr>
                </m:e>
              </m:eqArr>
            </m:den>
          </m:f>
          <m:r>
            <w:rPr>
              <w:rFonts w:ascii="Cambria Math" w:hAnsi="Cambria Math" w:cstheme="minorHAnsi"/>
              <w:noProof/>
              <w:sz w:val="22"/>
            </w:rPr>
            <m:t xml:space="preserve"> 0,863170087</m:t>
          </m:r>
        </m:oMath>
      </m:oMathPara>
    </w:p>
    <w:p w14:paraId="29C97A3D" w14:textId="77777777" w:rsidR="00B40DCC" w:rsidRPr="004A1BB1" w:rsidRDefault="00B40DCC"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r>
          <w:rPr>
            <w:rFonts w:ascii="Cambria Math" w:hAnsi="Cambria Math"/>
            <w:noProof/>
            <w:sz w:val="22"/>
          </w:rPr>
          <m:t xml:space="preserve"> </m:t>
        </m:r>
      </m:oMath>
      <w:r>
        <w:rPr>
          <w:sz w:val="22"/>
          <w:lang w:val="en-ID"/>
        </w:rPr>
        <w:t xml:space="preserve"> </w:t>
      </w:r>
      <w:r w:rsidRPr="004A1BB1">
        <w:rPr>
          <w:sz w:val="22"/>
          <w:lang w:val="en-ID"/>
        </w:rPr>
        <w:t>0,101031933</w:t>
      </w:r>
    </w:p>
    <w:p w14:paraId="5F70C96B" w14:textId="5FAA12D9" w:rsidR="00B40DCC" w:rsidRPr="004A1BB1" w:rsidRDefault="00B40DCC" w:rsidP="00A0597A">
      <w:pPr>
        <w:pStyle w:val="BodyText"/>
        <w:rPr>
          <w:lang w:val="en-ID"/>
        </w:rPr>
      </w:pPr>
    </w:p>
    <w:p w14:paraId="552F1BE1" w14:textId="77777777" w:rsidR="00A0597A" w:rsidRPr="003B655F" w:rsidRDefault="00A0597A" w:rsidP="00185D8C">
      <w:pPr>
        <w:pStyle w:val="BodyText"/>
        <w:rPr>
          <w:lang w:val="en-ID"/>
        </w:rPr>
      </w:pPr>
    </w:p>
    <w:p w14:paraId="1B2AFBF6" w14:textId="77777777" w:rsidR="00185D8C" w:rsidRPr="003B655F" w:rsidRDefault="00185D8C" w:rsidP="003B655F">
      <w:pPr>
        <w:pStyle w:val="BodyText"/>
        <w:rPr>
          <w:lang w:val="en-ID"/>
        </w:rPr>
      </w:pPr>
    </w:p>
    <w:p w14:paraId="148D84DD" w14:textId="6BE17822" w:rsidR="00750FBB" w:rsidRDefault="00750FBB" w:rsidP="00750FBB">
      <w:pPr>
        <w:pStyle w:val="Heading2"/>
        <w:rPr>
          <w:lang w:val="en-ID"/>
        </w:rPr>
      </w:pPr>
      <w:bookmarkStart w:id="79" w:name="_Toc24719073"/>
      <w:r>
        <w:rPr>
          <w:lang w:val="en-ID"/>
        </w:rPr>
        <w:t>Perancangan evaluasi</w:t>
      </w:r>
      <w:bookmarkEnd w:id="79"/>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723F1595" w:rsidR="00637F01" w:rsidRPr="00637F01" w:rsidRDefault="00637F01" w:rsidP="00637F01">
      <w:pPr>
        <w:pStyle w:val="Caption"/>
        <w:rPr>
          <w:lang w:val="en-ID"/>
        </w:rPr>
      </w:pPr>
      <w:bookmarkStart w:id="80" w:name="_Ref24715783"/>
      <w:bookmarkStart w:id="81" w:name="_Ref24715780"/>
      <w:bookmarkStart w:id="82" w:name="_Toc24719077"/>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10</w:t>
      </w:r>
      <w:r w:rsidR="003B655F">
        <w:fldChar w:fldCharType="end"/>
      </w:r>
      <w:bookmarkEnd w:id="80"/>
      <w:r>
        <w:rPr>
          <w:lang w:val="en-ID"/>
        </w:rPr>
        <w:t xml:space="preserve"> Perancangan evaluasi sistem</w:t>
      </w:r>
      <w:bookmarkEnd w:id="81"/>
      <w:bookmarkEnd w:id="82"/>
    </w:p>
    <w:tbl>
      <w:tblPr>
        <w:tblStyle w:val="TableGrid"/>
        <w:tblW w:w="0" w:type="auto"/>
        <w:tblLook w:val="04A0" w:firstRow="1" w:lastRow="0" w:firstColumn="1" w:lastColumn="0" w:noHBand="0" w:noVBand="1"/>
      </w:tblPr>
      <w:tblGrid>
        <w:gridCol w:w="1981"/>
        <w:gridCol w:w="1982"/>
        <w:gridCol w:w="1982"/>
        <w:gridCol w:w="1982"/>
      </w:tblGrid>
      <w:tr w:rsidR="00750FBB" w14:paraId="2449C45A" w14:textId="77777777" w:rsidTr="00750FBB">
        <w:tc>
          <w:tcPr>
            <w:tcW w:w="1981" w:type="dxa"/>
          </w:tcPr>
          <w:p w14:paraId="77FF67B6" w14:textId="2942EDA6" w:rsidR="00750FBB" w:rsidRDefault="00750FBB" w:rsidP="006A2BCA">
            <w:pPr>
              <w:pStyle w:val="BodyText"/>
              <w:jc w:val="center"/>
              <w:rPr>
                <w:lang w:val="en-ID"/>
              </w:rPr>
            </w:pPr>
            <w:r>
              <w:rPr>
                <w:lang w:val="en-ID"/>
              </w:rPr>
              <w:t>Dokumen</w:t>
            </w:r>
          </w:p>
        </w:tc>
        <w:tc>
          <w:tcPr>
            <w:tcW w:w="1982" w:type="dxa"/>
          </w:tcPr>
          <w:p w14:paraId="1C3AA2A3" w14:textId="087DC676" w:rsidR="00750FBB" w:rsidRPr="00934DCE" w:rsidRDefault="00750FBB" w:rsidP="006A2BCA">
            <w:pPr>
              <w:pStyle w:val="BodyText"/>
              <w:jc w:val="center"/>
              <w:rPr>
                <w:i/>
                <w:lang w:val="en-ID"/>
              </w:rPr>
            </w:pPr>
            <w:r w:rsidRPr="00934DCE">
              <w:rPr>
                <w:i/>
                <w:lang w:val="en-ID"/>
              </w:rPr>
              <w:t>P</w:t>
            </w:r>
            <w:r w:rsidR="006A2BCA" w:rsidRPr="00934DCE">
              <w:rPr>
                <w:i/>
                <w:lang w:val="en-ID"/>
              </w:rPr>
              <w:t>reci</w:t>
            </w:r>
            <w:r w:rsidRPr="00934DCE">
              <w:rPr>
                <w:i/>
                <w:lang w:val="en-ID"/>
              </w:rPr>
              <w:t>sion</w:t>
            </w:r>
          </w:p>
        </w:tc>
        <w:tc>
          <w:tcPr>
            <w:tcW w:w="1982" w:type="dxa"/>
          </w:tcPr>
          <w:p w14:paraId="107E01E3" w14:textId="2D4D27EF" w:rsidR="00750FBB" w:rsidRPr="00934DCE" w:rsidRDefault="006A2BCA" w:rsidP="006A2BCA">
            <w:pPr>
              <w:pStyle w:val="BodyText"/>
              <w:jc w:val="center"/>
              <w:rPr>
                <w:i/>
                <w:lang w:val="en-ID"/>
              </w:rPr>
            </w:pPr>
            <w:r w:rsidRPr="00934DCE">
              <w:rPr>
                <w:i/>
                <w:lang w:val="en-ID"/>
              </w:rPr>
              <w:t>Recall</w:t>
            </w:r>
          </w:p>
        </w:tc>
        <w:tc>
          <w:tcPr>
            <w:tcW w:w="1982" w:type="dxa"/>
          </w:tcPr>
          <w:p w14:paraId="4D1B1D8F" w14:textId="68D72160" w:rsidR="00750FBB" w:rsidRPr="00934DCE" w:rsidRDefault="006A2BCA" w:rsidP="006A2BCA">
            <w:pPr>
              <w:pStyle w:val="BodyText"/>
              <w:jc w:val="center"/>
              <w:rPr>
                <w:i/>
                <w:lang w:val="en-ID"/>
              </w:rPr>
            </w:pPr>
            <w:r w:rsidRPr="00934DCE">
              <w:rPr>
                <w:i/>
                <w:lang w:val="en-ID"/>
              </w:rPr>
              <w:t>F-Measure</w:t>
            </w:r>
          </w:p>
        </w:tc>
      </w:tr>
      <w:tr w:rsidR="00750FBB" w14:paraId="6C03358A" w14:textId="77777777" w:rsidTr="00750FBB">
        <w:tc>
          <w:tcPr>
            <w:tcW w:w="1981" w:type="dxa"/>
          </w:tcPr>
          <w:p w14:paraId="3CFE7C86" w14:textId="161C1386" w:rsidR="00750FBB" w:rsidRDefault="006A2BCA" w:rsidP="006A2BCA">
            <w:pPr>
              <w:pStyle w:val="BodyText"/>
              <w:jc w:val="center"/>
              <w:rPr>
                <w:lang w:val="en-ID"/>
              </w:rPr>
            </w:pPr>
            <w:r>
              <w:rPr>
                <w:lang w:val="en-ID"/>
              </w:rPr>
              <w:t>Dokumen 1</w:t>
            </w:r>
          </w:p>
        </w:tc>
        <w:tc>
          <w:tcPr>
            <w:tcW w:w="1982" w:type="dxa"/>
          </w:tcPr>
          <w:p w14:paraId="09FBF3A1" w14:textId="77777777" w:rsidR="00750FBB" w:rsidRDefault="00750FBB" w:rsidP="006A2BCA">
            <w:pPr>
              <w:pStyle w:val="BodyText"/>
              <w:jc w:val="center"/>
              <w:rPr>
                <w:lang w:val="en-ID"/>
              </w:rPr>
            </w:pPr>
          </w:p>
        </w:tc>
        <w:tc>
          <w:tcPr>
            <w:tcW w:w="1982" w:type="dxa"/>
          </w:tcPr>
          <w:p w14:paraId="21BE1DE3" w14:textId="77777777" w:rsidR="00750FBB" w:rsidRDefault="00750FBB" w:rsidP="006A2BCA">
            <w:pPr>
              <w:pStyle w:val="BodyText"/>
              <w:jc w:val="center"/>
              <w:rPr>
                <w:lang w:val="en-ID"/>
              </w:rPr>
            </w:pPr>
          </w:p>
        </w:tc>
        <w:tc>
          <w:tcPr>
            <w:tcW w:w="1982" w:type="dxa"/>
          </w:tcPr>
          <w:p w14:paraId="158D625D" w14:textId="77777777" w:rsidR="00750FBB" w:rsidRDefault="00750FBB" w:rsidP="006A2BCA">
            <w:pPr>
              <w:pStyle w:val="BodyText"/>
              <w:jc w:val="center"/>
              <w:rPr>
                <w:lang w:val="en-ID"/>
              </w:rPr>
            </w:pPr>
          </w:p>
        </w:tc>
      </w:tr>
      <w:tr w:rsidR="006A2BCA" w14:paraId="6AD59B2D" w14:textId="77777777" w:rsidTr="00750FBB">
        <w:tc>
          <w:tcPr>
            <w:tcW w:w="1981" w:type="dxa"/>
          </w:tcPr>
          <w:p w14:paraId="27DDD8AE" w14:textId="23B59040" w:rsidR="006A2BCA" w:rsidRDefault="006A2BCA" w:rsidP="006A2BCA">
            <w:pPr>
              <w:pStyle w:val="BodyText"/>
              <w:jc w:val="center"/>
              <w:rPr>
                <w:lang w:val="en-ID"/>
              </w:rPr>
            </w:pPr>
            <w:r>
              <w:rPr>
                <w:lang w:val="en-ID"/>
              </w:rPr>
              <w:t>..</w:t>
            </w:r>
          </w:p>
        </w:tc>
        <w:tc>
          <w:tcPr>
            <w:tcW w:w="1982" w:type="dxa"/>
          </w:tcPr>
          <w:p w14:paraId="04CE52B2" w14:textId="77777777" w:rsidR="006A2BCA" w:rsidRDefault="006A2BCA" w:rsidP="006A2BCA">
            <w:pPr>
              <w:pStyle w:val="BodyText"/>
              <w:jc w:val="center"/>
              <w:rPr>
                <w:lang w:val="en-ID"/>
              </w:rPr>
            </w:pPr>
          </w:p>
        </w:tc>
        <w:tc>
          <w:tcPr>
            <w:tcW w:w="1982" w:type="dxa"/>
          </w:tcPr>
          <w:p w14:paraId="7A473513" w14:textId="77777777" w:rsidR="006A2BCA" w:rsidRDefault="006A2BCA" w:rsidP="006A2BCA">
            <w:pPr>
              <w:pStyle w:val="BodyText"/>
              <w:jc w:val="center"/>
              <w:rPr>
                <w:lang w:val="en-ID"/>
              </w:rPr>
            </w:pPr>
          </w:p>
        </w:tc>
        <w:tc>
          <w:tcPr>
            <w:tcW w:w="1982" w:type="dxa"/>
          </w:tcPr>
          <w:p w14:paraId="18CC25DF" w14:textId="77777777" w:rsidR="006A2BCA" w:rsidRDefault="006A2BCA" w:rsidP="006A2BCA">
            <w:pPr>
              <w:pStyle w:val="BodyText"/>
              <w:jc w:val="center"/>
              <w:rPr>
                <w:lang w:val="en-ID"/>
              </w:rPr>
            </w:pPr>
          </w:p>
        </w:tc>
      </w:tr>
      <w:tr w:rsidR="006A2BCA" w14:paraId="14AF0DC4" w14:textId="77777777" w:rsidTr="00750FBB">
        <w:tc>
          <w:tcPr>
            <w:tcW w:w="1981" w:type="dxa"/>
          </w:tcPr>
          <w:p w14:paraId="0E50A17C" w14:textId="4188B564" w:rsidR="006A2BCA" w:rsidRDefault="006A2BCA" w:rsidP="006A2BCA">
            <w:pPr>
              <w:pStyle w:val="BodyText"/>
              <w:jc w:val="center"/>
              <w:rPr>
                <w:lang w:val="en-ID"/>
              </w:rPr>
            </w:pPr>
            <w:r>
              <w:rPr>
                <w:lang w:val="en-ID"/>
              </w:rPr>
              <w:t>..</w:t>
            </w:r>
          </w:p>
        </w:tc>
        <w:tc>
          <w:tcPr>
            <w:tcW w:w="1982" w:type="dxa"/>
          </w:tcPr>
          <w:p w14:paraId="464FD9AE" w14:textId="77777777" w:rsidR="006A2BCA" w:rsidRDefault="006A2BCA" w:rsidP="006A2BCA">
            <w:pPr>
              <w:pStyle w:val="BodyText"/>
              <w:jc w:val="center"/>
              <w:rPr>
                <w:lang w:val="en-ID"/>
              </w:rPr>
            </w:pPr>
          </w:p>
        </w:tc>
        <w:tc>
          <w:tcPr>
            <w:tcW w:w="1982" w:type="dxa"/>
          </w:tcPr>
          <w:p w14:paraId="005EB491" w14:textId="77777777" w:rsidR="006A2BCA" w:rsidRDefault="006A2BCA" w:rsidP="006A2BCA">
            <w:pPr>
              <w:pStyle w:val="BodyText"/>
              <w:jc w:val="center"/>
              <w:rPr>
                <w:lang w:val="en-ID"/>
              </w:rPr>
            </w:pPr>
          </w:p>
        </w:tc>
        <w:tc>
          <w:tcPr>
            <w:tcW w:w="1982" w:type="dxa"/>
          </w:tcPr>
          <w:p w14:paraId="4C41D5AC" w14:textId="77777777" w:rsidR="006A2BCA" w:rsidRDefault="006A2BCA" w:rsidP="006A2BCA">
            <w:pPr>
              <w:pStyle w:val="BodyText"/>
              <w:jc w:val="center"/>
              <w:rPr>
                <w:lang w:val="en-ID"/>
              </w:rPr>
            </w:pPr>
          </w:p>
        </w:tc>
      </w:tr>
      <w:tr w:rsidR="006A2BCA" w14:paraId="645683F8" w14:textId="77777777" w:rsidTr="00750FBB">
        <w:tc>
          <w:tcPr>
            <w:tcW w:w="1981" w:type="dxa"/>
          </w:tcPr>
          <w:p w14:paraId="213DCFD1" w14:textId="0CDEC521" w:rsidR="006A2BCA" w:rsidRDefault="006A2BCA" w:rsidP="006A2BCA">
            <w:pPr>
              <w:pStyle w:val="BodyText"/>
              <w:jc w:val="center"/>
              <w:rPr>
                <w:lang w:val="en-ID"/>
              </w:rPr>
            </w:pPr>
            <w:r>
              <w:rPr>
                <w:lang w:val="en-ID"/>
              </w:rPr>
              <w:t>Dokumen 30</w:t>
            </w:r>
          </w:p>
        </w:tc>
        <w:tc>
          <w:tcPr>
            <w:tcW w:w="1982" w:type="dxa"/>
          </w:tcPr>
          <w:p w14:paraId="5B5A5266" w14:textId="77777777" w:rsidR="006A2BCA" w:rsidRDefault="006A2BCA" w:rsidP="006A2BCA">
            <w:pPr>
              <w:pStyle w:val="BodyText"/>
              <w:jc w:val="center"/>
              <w:rPr>
                <w:lang w:val="en-ID"/>
              </w:rPr>
            </w:pPr>
          </w:p>
        </w:tc>
        <w:tc>
          <w:tcPr>
            <w:tcW w:w="1982" w:type="dxa"/>
          </w:tcPr>
          <w:p w14:paraId="33180C37" w14:textId="77777777" w:rsidR="006A2BCA" w:rsidRDefault="006A2BCA" w:rsidP="006A2BCA">
            <w:pPr>
              <w:pStyle w:val="BodyText"/>
              <w:jc w:val="center"/>
              <w:rPr>
                <w:lang w:val="en-ID"/>
              </w:rPr>
            </w:pPr>
          </w:p>
        </w:tc>
        <w:tc>
          <w:tcPr>
            <w:tcW w:w="1982" w:type="dxa"/>
          </w:tcPr>
          <w:p w14:paraId="3C9968CE" w14:textId="77777777" w:rsidR="006A2BCA" w:rsidRDefault="006A2BCA" w:rsidP="006A2BCA">
            <w:pPr>
              <w:pStyle w:val="BodyText"/>
              <w:jc w:val="center"/>
              <w:rPr>
                <w:lang w:val="en-ID"/>
              </w:rPr>
            </w:pPr>
          </w:p>
        </w:tc>
      </w:tr>
    </w:tbl>
    <w:p w14:paraId="140653DB" w14:textId="77777777" w:rsidR="00750FBB" w:rsidRPr="00750FBB" w:rsidRDefault="00750FBB" w:rsidP="00750FBB">
      <w:pPr>
        <w:pStyle w:val="BodyText"/>
        <w:rPr>
          <w:lang w:val="en-ID"/>
        </w:rPr>
      </w:pPr>
    </w:p>
    <w:p w14:paraId="1709B397" w14:textId="77777777" w:rsidR="00D54BC9" w:rsidRDefault="00D54BC9" w:rsidP="00056037">
      <w:pPr>
        <w:pStyle w:val="ReferenceHeading"/>
        <w:rPr>
          <w:rFonts w:asciiTheme="minorHAnsi" w:hAnsiTheme="minorHAnsi" w:cstheme="minorHAnsi"/>
          <w:caps w:val="0"/>
          <w:noProof/>
          <w:lang w:val="id-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83" w:name="_Toc24719074"/>
      <w:r w:rsidRPr="00C02620">
        <w:rPr>
          <w:rFonts w:asciiTheme="minorHAnsi" w:hAnsiTheme="minorHAnsi" w:cstheme="minorHAnsi"/>
          <w:caps w:val="0"/>
          <w:noProof/>
          <w:lang w:val="id-ID"/>
        </w:rPr>
        <w:lastRenderedPageBreak/>
        <w:t>DAFTAR RUJUKAN</w:t>
      </w:r>
      <w:bookmarkEnd w:id="83"/>
    </w:p>
    <w:p w14:paraId="5F93FFF2" w14:textId="7659FDAE" w:rsidR="00F800B1" w:rsidRPr="00F800B1" w:rsidRDefault="00056037" w:rsidP="00F800B1">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F800B1" w:rsidRPr="00F800B1">
        <w:rPr>
          <w:rFonts w:cs="Calibri"/>
          <w:noProof/>
          <w:szCs w:val="24"/>
        </w:rPr>
        <w:t xml:space="preserve">Abbasi-ghalehtaki, R., Khotanlou, H. and Esmaeilpour, M., 2016. Fuzzy evolutionary cellular learning automata model for text summarization. </w:t>
      </w:r>
      <w:r w:rsidR="00F800B1" w:rsidRPr="00F800B1">
        <w:rPr>
          <w:rFonts w:cs="Calibri"/>
          <w:i/>
          <w:iCs/>
          <w:noProof/>
          <w:szCs w:val="24"/>
        </w:rPr>
        <w:t>Swarm and Evolutionary Computation</w:t>
      </w:r>
      <w:r w:rsidR="00F800B1" w:rsidRPr="00F800B1">
        <w:rPr>
          <w:rFonts w:cs="Calibri"/>
          <w:noProof/>
          <w:szCs w:val="24"/>
        </w:rPr>
        <w:t>, [online] 30, pp.11–26. Available at: &lt;http://dx.doi.org/10.1016/j.swevo.2016.03.004&gt;.</w:t>
      </w:r>
    </w:p>
    <w:p w14:paraId="4BCEE192"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Barrios, F., López, F., Argerich, L. and Wachenchauzer, R., 2016. Variations of the Similarity Function of TextRank for Automated Summarization. [online] Available at: &lt;http://arxiv.org/abs/1602.03606&gt;.</w:t>
      </w:r>
    </w:p>
    <w:p w14:paraId="5AB0852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Fang, C., Mu, D., Deng, Z. and Wu, Z., 2017. Word-sentence co-ranking for automatic extractive text summarization. </w:t>
      </w:r>
      <w:r w:rsidRPr="00F800B1">
        <w:rPr>
          <w:rFonts w:cs="Calibri"/>
          <w:i/>
          <w:iCs/>
          <w:noProof/>
          <w:szCs w:val="24"/>
        </w:rPr>
        <w:t>Expert Systems with Applications</w:t>
      </w:r>
      <w:r w:rsidRPr="00F800B1">
        <w:rPr>
          <w:rFonts w:cs="Calibri"/>
          <w:noProof/>
          <w:szCs w:val="24"/>
        </w:rPr>
        <w:t>, [online] 72, pp.189–195. Available at: &lt;http://dx.doi.org/10.1016/j.eswa.2016.12.021&gt;.</w:t>
      </w:r>
    </w:p>
    <w:p w14:paraId="40F08D8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Fhadli, M., Fauzi, M.A. and Afirianto, T., 2017. Peringkasan Literatur Ilmu Komputer Bahasa Indonesia Berbasis Fitur Statistik dan Linguistik menggunakan Metode Gaussian Naïve Bayes. 1(4), pp.307–319.</w:t>
      </w:r>
    </w:p>
    <w:p w14:paraId="6772002E"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Lv, Y. and Zhai, C., 2011. Lower-bounding term frequency normalization. </w:t>
      </w:r>
      <w:r w:rsidRPr="00F800B1">
        <w:rPr>
          <w:rFonts w:cs="Calibri"/>
          <w:i/>
          <w:iCs/>
          <w:noProof/>
          <w:szCs w:val="24"/>
        </w:rPr>
        <w:t>International Conference on Information and Knowledge Management, Proceedings</w:t>
      </w:r>
      <w:r w:rsidRPr="00F800B1">
        <w:rPr>
          <w:rFonts w:cs="Calibri"/>
          <w:noProof/>
          <w:szCs w:val="24"/>
        </w:rPr>
        <w:t>, pp.7–16.</w:t>
      </w:r>
    </w:p>
    <w:p w14:paraId="1B7DCEE3"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ao, X., Yang, H., Huang, S., Liu, Y. and Li, R., 2019. Extractive Summarization Using Supervised and Unsupervised Learning. </w:t>
      </w:r>
      <w:r w:rsidRPr="00F800B1">
        <w:rPr>
          <w:rFonts w:cs="Calibri"/>
          <w:i/>
          <w:iCs/>
          <w:noProof/>
          <w:szCs w:val="24"/>
        </w:rPr>
        <w:t>Expert Systems with Applications</w:t>
      </w:r>
      <w:r w:rsidRPr="00F800B1">
        <w:rPr>
          <w:rFonts w:cs="Calibri"/>
          <w:noProof/>
          <w:szCs w:val="24"/>
        </w:rPr>
        <w:t>. [online] Available at: &lt;https://linkinghub.elsevier.com/retrieve/pii/S0957417419303240&gt;.</w:t>
      </w:r>
    </w:p>
    <w:p w14:paraId="44769CB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unot, N. and S. Govilkar, S., 2013. Comparative Study of Text Summarization in Indian Languages. </w:t>
      </w:r>
      <w:r w:rsidRPr="00F800B1">
        <w:rPr>
          <w:rFonts w:cs="Calibri"/>
          <w:i/>
          <w:iCs/>
          <w:noProof/>
          <w:szCs w:val="24"/>
        </w:rPr>
        <w:t>International Journal of Computer Applications</w:t>
      </w:r>
      <w:r w:rsidRPr="00F800B1">
        <w:rPr>
          <w:rFonts w:cs="Calibri"/>
          <w:noProof/>
          <w:szCs w:val="24"/>
        </w:rPr>
        <w:t>, 75(6), pp.17–21.</w:t>
      </w:r>
    </w:p>
    <w:p w14:paraId="15666EC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Mussina, A., Aubakirov, S. and Trigo, P., 2018. Automatic Document Summarization based on Statistical Information. (Data), pp.71–76.</w:t>
      </w:r>
    </w:p>
    <w:p w14:paraId="15B3688F"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Niu, J., Zhao, Q., Wang, L., Chen, H., Atiquzzaman, M. and Peng, F., 2016. OnSeS: A novel online short text summarization based on BM25 and neural network. </w:t>
      </w:r>
      <w:r w:rsidRPr="00F800B1">
        <w:rPr>
          <w:rFonts w:cs="Calibri"/>
          <w:i/>
          <w:iCs/>
          <w:noProof/>
          <w:szCs w:val="24"/>
        </w:rPr>
        <w:t>2016 IEEE Global Communications Conference, GLOBECOM 2016 - Proceedings</w:t>
      </w:r>
      <w:r w:rsidRPr="00F800B1">
        <w:rPr>
          <w:rFonts w:cs="Calibri"/>
          <w:noProof/>
          <w:szCs w:val="24"/>
        </w:rPr>
        <w:t>, pp.1–6.</w:t>
      </w:r>
    </w:p>
    <w:p w14:paraId="1EBF0141"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Pinandhita, R.R., 2013. Peringkas Dokumen Berbahasa Indonesia Berbasis Kata Benda Dengan BM25.</w:t>
      </w:r>
    </w:p>
    <w:p w14:paraId="209FE32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Radev, D. R., Hovy, E., &amp; McKeown, K., 2002. Introduction to the special issue on summarization. </w:t>
      </w:r>
      <w:r w:rsidRPr="00F800B1">
        <w:rPr>
          <w:rFonts w:cs="Calibri"/>
          <w:i/>
          <w:iCs/>
          <w:noProof/>
          <w:szCs w:val="24"/>
        </w:rPr>
        <w:t>Computational Linguistics</w:t>
      </w:r>
      <w:r w:rsidRPr="00F800B1">
        <w:rPr>
          <w:rFonts w:cs="Calibri"/>
          <w:noProof/>
          <w:szCs w:val="24"/>
        </w:rPr>
        <w:t>, 28(4), pp.399–408.</w:t>
      </w:r>
    </w:p>
    <w:p w14:paraId="30D9D5B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Sankarasubramaniam, Y., Ramanathan, K. and Ghosh, S., 2014. Text summarization using Wikipedia. </w:t>
      </w:r>
      <w:r w:rsidRPr="00F800B1">
        <w:rPr>
          <w:rFonts w:cs="Calibri"/>
          <w:i/>
          <w:iCs/>
          <w:noProof/>
          <w:szCs w:val="24"/>
        </w:rPr>
        <w:t>Information Processing and Management</w:t>
      </w:r>
      <w:r w:rsidRPr="00F800B1">
        <w:rPr>
          <w:rFonts w:cs="Calibri"/>
          <w:noProof/>
          <w:szCs w:val="24"/>
        </w:rPr>
        <w:t>, [online] 50(3), pp.443–461. Available at: &lt;http://dx.doi.org/10.1016/j.ipm.2014.02.001&gt;.</w:t>
      </w:r>
    </w:p>
    <w:p w14:paraId="2FE79336" w14:textId="77777777" w:rsidR="00F800B1" w:rsidRPr="00F800B1" w:rsidRDefault="00F800B1" w:rsidP="00F800B1">
      <w:pPr>
        <w:widowControl w:val="0"/>
        <w:autoSpaceDE w:val="0"/>
        <w:autoSpaceDN w:val="0"/>
        <w:adjustRightInd w:val="0"/>
        <w:rPr>
          <w:rFonts w:cs="Calibri"/>
          <w:noProof/>
        </w:rPr>
      </w:pPr>
      <w:r w:rsidRPr="00F800B1">
        <w:rPr>
          <w:rFonts w:cs="Calibri"/>
          <w:noProof/>
          <w:szCs w:val="24"/>
        </w:rPr>
        <w:lastRenderedPageBreak/>
        <w:t xml:space="preserve">Tarau, R.M. and P., 1973. TextRank: Bringing Order into Texts. </w:t>
      </w:r>
      <w:r w:rsidRPr="00F800B1">
        <w:rPr>
          <w:rFonts w:cs="Calibri"/>
          <w:i/>
          <w:iCs/>
          <w:noProof/>
          <w:szCs w:val="24"/>
        </w:rPr>
        <w:t>Comparative Biochemistry and Physiology -- Part B: Biochemistry and</w:t>
      </w:r>
      <w:r w:rsidRPr="00F800B1">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5"/>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A0597A" w:rsidRPr="00243906" w:rsidRDefault="00A0597A"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A0597A" w:rsidRPr="00243906" w:rsidRDefault="00A0597A"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A0597A" w:rsidRPr="00243906" w:rsidRDefault="00A0597A"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A0597A" w:rsidRDefault="00A0597A"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A0597A" w:rsidRDefault="00A0597A"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A0597A" w:rsidRDefault="00A0597A"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A0597A" w:rsidRPr="00243906" w:rsidRDefault="00A0597A"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0" w:author="fury y" w:date="2019-11-10T22:51:00Z" w:initials="fy">
    <w:p w14:paraId="272A8194" w14:textId="77777777" w:rsidR="00A0597A" w:rsidRDefault="00A0597A"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A0597A" w:rsidRDefault="00A0597A" w:rsidP="00056037">
      <w:pPr>
        <w:pStyle w:val="CommentText"/>
        <w:rPr>
          <w:lang w:val="en-ID"/>
        </w:rPr>
      </w:pPr>
      <w:r>
        <w:rPr>
          <w:rStyle w:val="CommentReference"/>
        </w:rPr>
        <w:annotationRef/>
      </w:r>
      <w:r>
        <w:rPr>
          <w:lang w:val="en-ID"/>
        </w:rPr>
        <w:t>Deskriptif</w:t>
      </w:r>
    </w:p>
    <w:p w14:paraId="5908A4AA" w14:textId="77777777" w:rsidR="00A0597A" w:rsidRDefault="00A0597A" w:rsidP="00056037">
      <w:pPr>
        <w:pStyle w:val="CommentText"/>
        <w:rPr>
          <w:lang w:val="en-ID"/>
        </w:rPr>
      </w:pPr>
      <w:r>
        <w:rPr>
          <w:lang w:val="en-ID"/>
        </w:rPr>
        <w:t>Komparatif</w:t>
      </w:r>
    </w:p>
    <w:p w14:paraId="3BA1EB92" w14:textId="77777777" w:rsidR="00A0597A" w:rsidRPr="00CE3599" w:rsidRDefault="00A0597A" w:rsidP="00056037">
      <w:pPr>
        <w:pStyle w:val="CommentText"/>
        <w:rPr>
          <w:lang w:val="en-ID"/>
        </w:rPr>
      </w:pPr>
      <w:r>
        <w:rPr>
          <w:lang w:val="en-ID"/>
        </w:rPr>
        <w:t>Lupa</w:t>
      </w:r>
    </w:p>
  </w:comment>
  <w:comment w:id="12" w:author="fury y" w:date="2019-11-10T22:47:00Z" w:initials="fy">
    <w:p w14:paraId="6DECA9C4" w14:textId="0AC85223" w:rsidR="00A0597A" w:rsidRDefault="00A0597A">
      <w:pPr>
        <w:pStyle w:val="CommentText"/>
        <w:rPr>
          <w:lang w:val="en-ID"/>
        </w:rPr>
      </w:pPr>
      <w:r>
        <w:rPr>
          <w:rStyle w:val="CommentReference"/>
        </w:rPr>
        <w:annotationRef/>
      </w:r>
      <w:r>
        <w:rPr>
          <w:lang w:val="en-ID"/>
        </w:rPr>
        <w:t>Ganti dan tambah</w:t>
      </w:r>
    </w:p>
    <w:p w14:paraId="7ADA092D" w14:textId="2E5D0E73" w:rsidR="00A0597A" w:rsidRPr="00B84F25" w:rsidRDefault="00A0597A">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A0597A" w:rsidRDefault="00A0597A">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A0597A" w:rsidRPr="00170689" w:rsidRDefault="00A0597A">
      <w:pPr>
        <w:pStyle w:val="CommentText"/>
        <w:rPr>
          <w:lang w:val="en-ID"/>
        </w:rPr>
      </w:pPr>
    </w:p>
  </w:comment>
  <w:comment w:id="21" w:author="fury y" w:date="2019-11-10T22:51:00Z" w:initials="fy">
    <w:p w14:paraId="14465464" w14:textId="5B23909D" w:rsidR="00A0597A" w:rsidRPr="004E5AC9" w:rsidRDefault="00A0597A">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A0597A" w:rsidRPr="003C5FF7" w:rsidRDefault="00A0597A"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A0597A" w:rsidRDefault="00A0597A">
      <w:pPr>
        <w:pStyle w:val="CommentText"/>
      </w:pPr>
    </w:p>
  </w:comment>
  <w:comment w:id="25" w:author="fury y" w:date="2019-11-13T00:44:00Z" w:initials="fy">
    <w:p w14:paraId="525EA0A4" w14:textId="35C84757" w:rsidR="00A0597A" w:rsidRPr="004F1CB2" w:rsidRDefault="00A0597A">
      <w:pPr>
        <w:pStyle w:val="CommentText"/>
        <w:rPr>
          <w:lang w:val="en-ID"/>
        </w:rPr>
      </w:pPr>
      <w:r>
        <w:rPr>
          <w:rStyle w:val="CommentReference"/>
        </w:rPr>
        <w:annotationRef/>
      </w:r>
      <w:r>
        <w:rPr>
          <w:lang w:val="en-ID"/>
        </w:rPr>
        <w:t>Tambahkan clean sentence</w:t>
      </w:r>
    </w:p>
  </w:comment>
  <w:comment w:id="30" w:author="fury y" w:date="2019-12-04T21:49:00Z" w:initials="fy">
    <w:p w14:paraId="608269B4" w14:textId="5C7A2AB4" w:rsidR="00A0597A" w:rsidRPr="009B3ABD" w:rsidRDefault="00A0597A">
      <w:pPr>
        <w:pStyle w:val="CommentText"/>
        <w:rPr>
          <w:lang w:val="en-ID"/>
        </w:rPr>
      </w:pPr>
      <w:r>
        <w:rPr>
          <w:rStyle w:val="CommentReference"/>
        </w:rPr>
        <w:annotationRef/>
      </w:r>
      <w:r>
        <w:rPr>
          <w:lang w:val="en-ID"/>
        </w:rPr>
        <w:t>Cari referensinya</w:t>
      </w:r>
    </w:p>
  </w:comment>
  <w:comment w:id="45" w:author="fury y" w:date="2019-11-13T00:42:00Z" w:initials="fy">
    <w:p w14:paraId="3741A9D6" w14:textId="662C590A" w:rsidR="00A0597A" w:rsidRPr="004A25AF" w:rsidRDefault="00A0597A">
      <w:pPr>
        <w:pStyle w:val="CommentText"/>
        <w:rPr>
          <w:lang w:val="en-ID"/>
        </w:rPr>
      </w:pPr>
      <w:r>
        <w:rPr>
          <w:rStyle w:val="CommentReference"/>
        </w:rPr>
        <w:annotationRef/>
      </w:r>
      <w:r>
        <w:rPr>
          <w:lang w:val="en-ID"/>
        </w:rPr>
        <w:t>Tambahkan term weighting sebelum ini</w:t>
      </w:r>
    </w:p>
  </w:comment>
  <w:comment w:id="55" w:author="fury y" w:date="2019-11-10T22:59:00Z" w:initials="fy">
    <w:p w14:paraId="7D57918F" w14:textId="32B3BBDA" w:rsidR="00A0597A" w:rsidRDefault="00A0597A">
      <w:pPr>
        <w:pStyle w:val="CommentText"/>
        <w:rPr>
          <w:lang w:val="en-ID"/>
        </w:rPr>
      </w:pPr>
      <w:r>
        <w:rPr>
          <w:rStyle w:val="CommentReference"/>
        </w:rPr>
        <w:annotationRef/>
      </w:r>
      <w:r>
        <w:rPr>
          <w:lang w:val="en-ID"/>
        </w:rPr>
        <w:t>Tanpa table penelitian</w:t>
      </w:r>
    </w:p>
    <w:p w14:paraId="6454AB24" w14:textId="6986A7F7" w:rsidR="00A0597A" w:rsidRPr="00652DAF" w:rsidRDefault="00A0597A">
      <w:pPr>
        <w:pStyle w:val="CommentText"/>
        <w:rPr>
          <w:lang w:val="en-ID"/>
        </w:rPr>
      </w:pPr>
      <w:r>
        <w:rPr>
          <w:lang w:val="en-ID"/>
        </w:rPr>
        <w:t>Direvisi pak rendy 18 okt 19</w:t>
      </w:r>
    </w:p>
  </w:comment>
  <w:comment w:id="57" w:author="fury y" w:date="2019-08-31T00:10:00Z" w:initials="fy">
    <w:p w14:paraId="190F9DD1" w14:textId="77777777" w:rsidR="00A0597A" w:rsidRDefault="00A0597A" w:rsidP="00056037">
      <w:pPr>
        <w:pStyle w:val="CommentText"/>
        <w:rPr>
          <w:lang w:val="en-ID"/>
        </w:rPr>
      </w:pPr>
      <w:r>
        <w:rPr>
          <w:rStyle w:val="CommentReference"/>
        </w:rPr>
        <w:annotationRef/>
      </w:r>
      <w:r>
        <w:rPr>
          <w:lang w:val="en-ID"/>
        </w:rPr>
        <w:t>Instrument</w:t>
      </w:r>
    </w:p>
    <w:p w14:paraId="07262449" w14:textId="77777777" w:rsidR="00A0597A" w:rsidRDefault="00A0597A" w:rsidP="00056037">
      <w:pPr>
        <w:pStyle w:val="CommentText"/>
        <w:rPr>
          <w:lang w:val="en-ID"/>
        </w:rPr>
      </w:pPr>
      <w:r>
        <w:rPr>
          <w:lang w:val="en-ID"/>
        </w:rPr>
        <w:t>Populasi dan sampling</w:t>
      </w:r>
    </w:p>
    <w:p w14:paraId="5D4AB153" w14:textId="77777777" w:rsidR="00A0597A" w:rsidRPr="00B47D91" w:rsidRDefault="00A0597A" w:rsidP="00056037">
      <w:pPr>
        <w:pStyle w:val="CommentText"/>
        <w:rPr>
          <w:lang w:val="en-ID"/>
        </w:rPr>
      </w:pPr>
    </w:p>
  </w:comment>
  <w:comment w:id="59" w:author="fury y" w:date="2019-11-13T00:41:00Z" w:initials="fy">
    <w:p w14:paraId="652E9A57" w14:textId="3C60D367" w:rsidR="00A0597A" w:rsidRPr="004A25AF" w:rsidRDefault="00A0597A">
      <w:pPr>
        <w:pStyle w:val="CommentText"/>
        <w:rPr>
          <w:lang w:val="en-ID"/>
        </w:rPr>
      </w:pPr>
      <w:r>
        <w:rPr>
          <w:rStyle w:val="CommentReference"/>
        </w:rPr>
        <w:annotationRef/>
      </w:r>
      <w:r>
        <w:rPr>
          <w:lang w:val="en-ID"/>
        </w:rPr>
        <w:t>Tambahkan term weighting</w:t>
      </w:r>
    </w:p>
  </w:comment>
  <w:comment w:id="60" w:author="fury y" w:date="2019-12-04T21:55:00Z" w:initials="fy">
    <w:p w14:paraId="10715D04" w14:textId="577FDBF0" w:rsidR="00A0597A" w:rsidRPr="006B488A" w:rsidRDefault="00A0597A">
      <w:pPr>
        <w:pStyle w:val="CommentText"/>
        <w:rPr>
          <w:lang w:val="en-ID"/>
        </w:rPr>
      </w:pPr>
      <w:r>
        <w:rPr>
          <w:rStyle w:val="CommentReference"/>
        </w:rPr>
        <w:annotationRef/>
      </w:r>
      <w:r>
        <w:rPr>
          <w:lang w:val="en-ID"/>
        </w:rPr>
        <w:t>Referensi compression rate</w:t>
      </w:r>
    </w:p>
  </w:comment>
  <w:comment w:id="63" w:author="fury y" w:date="2019-08-31T00:27:00Z" w:initials="fy">
    <w:p w14:paraId="1581AED2" w14:textId="77777777" w:rsidR="00A0597A" w:rsidRPr="006C4888" w:rsidRDefault="00A0597A"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608269B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9FD645" w14:textId="77777777" w:rsidR="009639D2" w:rsidRDefault="009639D2" w:rsidP="00721F51">
      <w:pPr>
        <w:spacing w:after="0"/>
      </w:pPr>
      <w:r>
        <w:separator/>
      </w:r>
    </w:p>
  </w:endnote>
  <w:endnote w:type="continuationSeparator" w:id="0">
    <w:p w14:paraId="5BD4D2F6" w14:textId="77777777" w:rsidR="009639D2" w:rsidRDefault="009639D2"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A0597A" w:rsidRDefault="00A0597A">
    <w:pPr>
      <w:pStyle w:val="Footer"/>
      <w:jc w:val="center"/>
    </w:pPr>
  </w:p>
  <w:p w14:paraId="73D13F0A" w14:textId="77777777" w:rsidR="00A0597A" w:rsidRDefault="00A0597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6C429A87" w:rsidR="00A0597A" w:rsidRDefault="00A0597A">
        <w:pPr>
          <w:pStyle w:val="Footer"/>
          <w:jc w:val="center"/>
        </w:pPr>
        <w:r>
          <w:fldChar w:fldCharType="begin"/>
        </w:r>
        <w:r>
          <w:instrText xml:space="preserve"> PAGE   \* MERGEFORMAT </w:instrText>
        </w:r>
        <w:r>
          <w:fldChar w:fldCharType="separate"/>
        </w:r>
        <w:r w:rsidR="004A1BB1">
          <w:rPr>
            <w:noProof/>
          </w:rPr>
          <w:t>i</w:t>
        </w:r>
        <w:r>
          <w:rPr>
            <w:noProof/>
          </w:rPr>
          <w:fldChar w:fldCharType="end"/>
        </w:r>
      </w:p>
    </w:sdtContent>
  </w:sdt>
  <w:p w14:paraId="2A758BD2" w14:textId="77777777" w:rsidR="00A0597A" w:rsidRDefault="00A0597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32502FD8" w:rsidR="00A0597A" w:rsidRDefault="00A0597A">
        <w:pPr>
          <w:pStyle w:val="Footer"/>
          <w:jc w:val="center"/>
        </w:pPr>
        <w:r>
          <w:fldChar w:fldCharType="begin"/>
        </w:r>
        <w:r>
          <w:instrText xml:space="preserve"> PAGE   \* MERGEFORMAT </w:instrText>
        </w:r>
        <w:r>
          <w:fldChar w:fldCharType="separate"/>
        </w:r>
        <w:r w:rsidR="00643319">
          <w:rPr>
            <w:noProof/>
          </w:rPr>
          <w:t>2</w:t>
        </w:r>
        <w:r>
          <w:rPr>
            <w:noProof/>
          </w:rPr>
          <w:fldChar w:fldCharType="end"/>
        </w:r>
      </w:p>
    </w:sdtContent>
  </w:sdt>
  <w:p w14:paraId="68780EFE" w14:textId="77777777" w:rsidR="00A0597A" w:rsidRDefault="00A0597A"/>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14E75A55" w:rsidR="00A0597A" w:rsidRDefault="00A0597A">
        <w:pPr>
          <w:pStyle w:val="Footer"/>
          <w:jc w:val="center"/>
        </w:pPr>
        <w:r>
          <w:fldChar w:fldCharType="begin"/>
        </w:r>
        <w:r>
          <w:instrText xml:space="preserve"> PAGE   \* MERGEFORMAT </w:instrText>
        </w:r>
        <w:r>
          <w:fldChar w:fldCharType="separate"/>
        </w:r>
        <w:r w:rsidR="00B40DCC">
          <w:rPr>
            <w:noProof/>
          </w:rPr>
          <w:t>1</w:t>
        </w:r>
        <w:r>
          <w:rPr>
            <w:noProof/>
          </w:rPr>
          <w:fldChar w:fldCharType="end"/>
        </w:r>
      </w:p>
    </w:sdtContent>
  </w:sdt>
  <w:p w14:paraId="66C9E500" w14:textId="77777777" w:rsidR="00A0597A" w:rsidRDefault="00A0597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D1D2DD" w14:textId="77777777" w:rsidR="009639D2" w:rsidRDefault="009639D2" w:rsidP="00721F51">
      <w:pPr>
        <w:spacing w:after="0"/>
      </w:pPr>
      <w:r>
        <w:separator/>
      </w:r>
    </w:p>
  </w:footnote>
  <w:footnote w:type="continuationSeparator" w:id="0">
    <w:p w14:paraId="7E1EDE14" w14:textId="77777777" w:rsidR="009639D2" w:rsidRDefault="009639D2"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A0597A" w:rsidRDefault="00A0597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3192"/>
    <w:rsid w:val="0000776F"/>
    <w:rsid w:val="00013F5C"/>
    <w:rsid w:val="000260B0"/>
    <w:rsid w:val="000262BE"/>
    <w:rsid w:val="00030AE7"/>
    <w:rsid w:val="0003798D"/>
    <w:rsid w:val="00045929"/>
    <w:rsid w:val="00045C29"/>
    <w:rsid w:val="00046538"/>
    <w:rsid w:val="00056037"/>
    <w:rsid w:val="00060C10"/>
    <w:rsid w:val="0007497C"/>
    <w:rsid w:val="000940DF"/>
    <w:rsid w:val="000B1B12"/>
    <w:rsid w:val="000D5125"/>
    <w:rsid w:val="000D67A7"/>
    <w:rsid w:val="000E12E5"/>
    <w:rsid w:val="000E354A"/>
    <w:rsid w:val="000F5CA7"/>
    <w:rsid w:val="00102759"/>
    <w:rsid w:val="00104139"/>
    <w:rsid w:val="00134054"/>
    <w:rsid w:val="001475BC"/>
    <w:rsid w:val="00162553"/>
    <w:rsid w:val="00170689"/>
    <w:rsid w:val="001776BE"/>
    <w:rsid w:val="001803D2"/>
    <w:rsid w:val="00185D8C"/>
    <w:rsid w:val="0018729A"/>
    <w:rsid w:val="00187DF1"/>
    <w:rsid w:val="00190A1D"/>
    <w:rsid w:val="001A1F31"/>
    <w:rsid w:val="001B02A5"/>
    <w:rsid w:val="001B70E4"/>
    <w:rsid w:val="001C215A"/>
    <w:rsid w:val="001D2BA5"/>
    <w:rsid w:val="001D6D85"/>
    <w:rsid w:val="001D7251"/>
    <w:rsid w:val="001E4045"/>
    <w:rsid w:val="001E4C8E"/>
    <w:rsid w:val="00207E3C"/>
    <w:rsid w:val="00220379"/>
    <w:rsid w:val="0022127D"/>
    <w:rsid w:val="0023367A"/>
    <w:rsid w:val="002342F0"/>
    <w:rsid w:val="00251438"/>
    <w:rsid w:val="00257A97"/>
    <w:rsid w:val="002638B5"/>
    <w:rsid w:val="002646C9"/>
    <w:rsid w:val="00266FA3"/>
    <w:rsid w:val="002821AA"/>
    <w:rsid w:val="002849CA"/>
    <w:rsid w:val="00294E6A"/>
    <w:rsid w:val="002A1F0B"/>
    <w:rsid w:val="002B087B"/>
    <w:rsid w:val="002D087D"/>
    <w:rsid w:val="002D78BF"/>
    <w:rsid w:val="002E1DD8"/>
    <w:rsid w:val="002F5063"/>
    <w:rsid w:val="002F6637"/>
    <w:rsid w:val="00320D53"/>
    <w:rsid w:val="003323D5"/>
    <w:rsid w:val="00335A40"/>
    <w:rsid w:val="00340454"/>
    <w:rsid w:val="00355675"/>
    <w:rsid w:val="0035636A"/>
    <w:rsid w:val="003615B4"/>
    <w:rsid w:val="003621F4"/>
    <w:rsid w:val="00375C1A"/>
    <w:rsid w:val="00384B24"/>
    <w:rsid w:val="003905C8"/>
    <w:rsid w:val="00390988"/>
    <w:rsid w:val="00391C01"/>
    <w:rsid w:val="00391C76"/>
    <w:rsid w:val="003B655F"/>
    <w:rsid w:val="003C38DA"/>
    <w:rsid w:val="003C5FF7"/>
    <w:rsid w:val="003D2867"/>
    <w:rsid w:val="003D2E69"/>
    <w:rsid w:val="003D536D"/>
    <w:rsid w:val="003D5BC8"/>
    <w:rsid w:val="003E3B7B"/>
    <w:rsid w:val="003E497C"/>
    <w:rsid w:val="003F08E5"/>
    <w:rsid w:val="003F1BF3"/>
    <w:rsid w:val="00402905"/>
    <w:rsid w:val="004216C7"/>
    <w:rsid w:val="004249A3"/>
    <w:rsid w:val="00425AEA"/>
    <w:rsid w:val="00436260"/>
    <w:rsid w:val="00436765"/>
    <w:rsid w:val="00436E38"/>
    <w:rsid w:val="00437DAE"/>
    <w:rsid w:val="00441B16"/>
    <w:rsid w:val="00451EB7"/>
    <w:rsid w:val="004531F6"/>
    <w:rsid w:val="0045746F"/>
    <w:rsid w:val="00471AED"/>
    <w:rsid w:val="00480537"/>
    <w:rsid w:val="00495DD9"/>
    <w:rsid w:val="00496622"/>
    <w:rsid w:val="004A0912"/>
    <w:rsid w:val="004A1BB1"/>
    <w:rsid w:val="004A25AF"/>
    <w:rsid w:val="004A6391"/>
    <w:rsid w:val="004B19F9"/>
    <w:rsid w:val="004E5AC9"/>
    <w:rsid w:val="004F1CB2"/>
    <w:rsid w:val="004F7CD5"/>
    <w:rsid w:val="00522D60"/>
    <w:rsid w:val="00540AD0"/>
    <w:rsid w:val="00544D15"/>
    <w:rsid w:val="00551768"/>
    <w:rsid w:val="00557FD0"/>
    <w:rsid w:val="00561A58"/>
    <w:rsid w:val="0058728A"/>
    <w:rsid w:val="00590822"/>
    <w:rsid w:val="005963A3"/>
    <w:rsid w:val="005B6B4B"/>
    <w:rsid w:val="005C39FD"/>
    <w:rsid w:val="005C7E73"/>
    <w:rsid w:val="005E041F"/>
    <w:rsid w:val="005E362C"/>
    <w:rsid w:val="005E6D20"/>
    <w:rsid w:val="005F2F63"/>
    <w:rsid w:val="00601951"/>
    <w:rsid w:val="00605890"/>
    <w:rsid w:val="00621EE9"/>
    <w:rsid w:val="006276CD"/>
    <w:rsid w:val="00630AC0"/>
    <w:rsid w:val="00632AAF"/>
    <w:rsid w:val="00637F01"/>
    <w:rsid w:val="00643319"/>
    <w:rsid w:val="006456D0"/>
    <w:rsid w:val="00647276"/>
    <w:rsid w:val="00652DAF"/>
    <w:rsid w:val="00661F10"/>
    <w:rsid w:val="0066566F"/>
    <w:rsid w:val="006679DF"/>
    <w:rsid w:val="00693A47"/>
    <w:rsid w:val="006A059F"/>
    <w:rsid w:val="006A2BCA"/>
    <w:rsid w:val="006B488A"/>
    <w:rsid w:val="006B4FCD"/>
    <w:rsid w:val="006B6A3C"/>
    <w:rsid w:val="006D626F"/>
    <w:rsid w:val="006E2A73"/>
    <w:rsid w:val="006E6A2D"/>
    <w:rsid w:val="00715177"/>
    <w:rsid w:val="00721F51"/>
    <w:rsid w:val="00735041"/>
    <w:rsid w:val="00741973"/>
    <w:rsid w:val="00741C0D"/>
    <w:rsid w:val="00741C33"/>
    <w:rsid w:val="00750FBB"/>
    <w:rsid w:val="00756BF5"/>
    <w:rsid w:val="00760B3D"/>
    <w:rsid w:val="00761C95"/>
    <w:rsid w:val="00770653"/>
    <w:rsid w:val="00771B54"/>
    <w:rsid w:val="0078551E"/>
    <w:rsid w:val="007B722F"/>
    <w:rsid w:val="007C22FF"/>
    <w:rsid w:val="007C668A"/>
    <w:rsid w:val="007C7171"/>
    <w:rsid w:val="007D1027"/>
    <w:rsid w:val="007D23E1"/>
    <w:rsid w:val="007D75C3"/>
    <w:rsid w:val="007E12A2"/>
    <w:rsid w:val="00802D40"/>
    <w:rsid w:val="008176A8"/>
    <w:rsid w:val="00832797"/>
    <w:rsid w:val="008417AE"/>
    <w:rsid w:val="00857BDC"/>
    <w:rsid w:val="00867263"/>
    <w:rsid w:val="00873171"/>
    <w:rsid w:val="00881757"/>
    <w:rsid w:val="00886DCB"/>
    <w:rsid w:val="008876BB"/>
    <w:rsid w:val="008A53CD"/>
    <w:rsid w:val="008B243F"/>
    <w:rsid w:val="008B5AEE"/>
    <w:rsid w:val="008D47F2"/>
    <w:rsid w:val="008D4B1E"/>
    <w:rsid w:val="008D5B67"/>
    <w:rsid w:val="008E2E4C"/>
    <w:rsid w:val="008E579A"/>
    <w:rsid w:val="008E7846"/>
    <w:rsid w:val="008F6C1C"/>
    <w:rsid w:val="008F77B5"/>
    <w:rsid w:val="00902A20"/>
    <w:rsid w:val="00903EFD"/>
    <w:rsid w:val="00916787"/>
    <w:rsid w:val="009210EC"/>
    <w:rsid w:val="00924964"/>
    <w:rsid w:val="00934DCE"/>
    <w:rsid w:val="00936DD6"/>
    <w:rsid w:val="00937722"/>
    <w:rsid w:val="00941146"/>
    <w:rsid w:val="0094756D"/>
    <w:rsid w:val="009522A8"/>
    <w:rsid w:val="009639D2"/>
    <w:rsid w:val="00967465"/>
    <w:rsid w:val="00973796"/>
    <w:rsid w:val="009818DA"/>
    <w:rsid w:val="0098608A"/>
    <w:rsid w:val="009875DA"/>
    <w:rsid w:val="009917F4"/>
    <w:rsid w:val="009A1516"/>
    <w:rsid w:val="009A2979"/>
    <w:rsid w:val="009A4663"/>
    <w:rsid w:val="009B3ABD"/>
    <w:rsid w:val="009C034A"/>
    <w:rsid w:val="009D5545"/>
    <w:rsid w:val="009D730F"/>
    <w:rsid w:val="009D78EE"/>
    <w:rsid w:val="009F2096"/>
    <w:rsid w:val="00A02948"/>
    <w:rsid w:val="00A0597A"/>
    <w:rsid w:val="00A06BB2"/>
    <w:rsid w:val="00A1362C"/>
    <w:rsid w:val="00A30436"/>
    <w:rsid w:val="00A3793A"/>
    <w:rsid w:val="00A9605C"/>
    <w:rsid w:val="00AA0D9F"/>
    <w:rsid w:val="00AA2A86"/>
    <w:rsid w:val="00AB4085"/>
    <w:rsid w:val="00AD138C"/>
    <w:rsid w:val="00AE360D"/>
    <w:rsid w:val="00AE57C1"/>
    <w:rsid w:val="00AF01D0"/>
    <w:rsid w:val="00B065B8"/>
    <w:rsid w:val="00B153C5"/>
    <w:rsid w:val="00B22593"/>
    <w:rsid w:val="00B36790"/>
    <w:rsid w:val="00B40DCC"/>
    <w:rsid w:val="00B52E6C"/>
    <w:rsid w:val="00B71086"/>
    <w:rsid w:val="00B84268"/>
    <w:rsid w:val="00B84F25"/>
    <w:rsid w:val="00B8733C"/>
    <w:rsid w:val="00B93302"/>
    <w:rsid w:val="00B941A4"/>
    <w:rsid w:val="00B96A2C"/>
    <w:rsid w:val="00BC7916"/>
    <w:rsid w:val="00BD12E9"/>
    <w:rsid w:val="00BD5FAA"/>
    <w:rsid w:val="00BE636C"/>
    <w:rsid w:val="00BF1A13"/>
    <w:rsid w:val="00C02620"/>
    <w:rsid w:val="00C02A18"/>
    <w:rsid w:val="00C16413"/>
    <w:rsid w:val="00C244FF"/>
    <w:rsid w:val="00C40ED9"/>
    <w:rsid w:val="00C61C0F"/>
    <w:rsid w:val="00C7189E"/>
    <w:rsid w:val="00C77180"/>
    <w:rsid w:val="00C801DF"/>
    <w:rsid w:val="00C94E33"/>
    <w:rsid w:val="00C94FDE"/>
    <w:rsid w:val="00CB1B03"/>
    <w:rsid w:val="00CB21D0"/>
    <w:rsid w:val="00CE1B4C"/>
    <w:rsid w:val="00CF699A"/>
    <w:rsid w:val="00D0186C"/>
    <w:rsid w:val="00D1589E"/>
    <w:rsid w:val="00D43199"/>
    <w:rsid w:val="00D47046"/>
    <w:rsid w:val="00D507F3"/>
    <w:rsid w:val="00D54BBD"/>
    <w:rsid w:val="00D54BC9"/>
    <w:rsid w:val="00D60484"/>
    <w:rsid w:val="00D71A2B"/>
    <w:rsid w:val="00D82C50"/>
    <w:rsid w:val="00D95EA7"/>
    <w:rsid w:val="00DB15E2"/>
    <w:rsid w:val="00DD5C95"/>
    <w:rsid w:val="00DE53F5"/>
    <w:rsid w:val="00DF4F8A"/>
    <w:rsid w:val="00E110F0"/>
    <w:rsid w:val="00E12848"/>
    <w:rsid w:val="00E30921"/>
    <w:rsid w:val="00E6536E"/>
    <w:rsid w:val="00E70307"/>
    <w:rsid w:val="00E71CE3"/>
    <w:rsid w:val="00E80AC2"/>
    <w:rsid w:val="00EA13BA"/>
    <w:rsid w:val="00EC0DF7"/>
    <w:rsid w:val="00EC4BA2"/>
    <w:rsid w:val="00EC5429"/>
    <w:rsid w:val="00EC64C5"/>
    <w:rsid w:val="00EC68D4"/>
    <w:rsid w:val="00ED22BE"/>
    <w:rsid w:val="00EE54EB"/>
    <w:rsid w:val="00EE7453"/>
    <w:rsid w:val="00EF72C4"/>
    <w:rsid w:val="00EF7793"/>
    <w:rsid w:val="00F003E2"/>
    <w:rsid w:val="00F4454F"/>
    <w:rsid w:val="00F47E6C"/>
    <w:rsid w:val="00F62DBA"/>
    <w:rsid w:val="00F63924"/>
    <w:rsid w:val="00F70F4C"/>
    <w:rsid w:val="00F800B1"/>
    <w:rsid w:val="00FA308A"/>
    <w:rsid w:val="00FB764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65E48-B2FB-4BB8-9BA7-6235893D2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9</TotalTime>
  <Pages>1</Pages>
  <Words>13893</Words>
  <Characters>79196</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3</cp:revision>
  <dcterms:created xsi:type="dcterms:W3CDTF">2019-11-27T03:59:00Z</dcterms:created>
  <dcterms:modified xsi:type="dcterms:W3CDTF">2019-12-07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